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3BFCFBC" w14:textId="77777777" w:rsidR="00F955B5" w:rsidRPr="0021457E" w:rsidRDefault="00466387" w:rsidP="00466387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21457E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BAB III</w:t>
      </w:r>
    </w:p>
    <w:p w14:paraId="47C100AC" w14:textId="615733F5" w:rsidR="000E11C1" w:rsidRPr="0021457E" w:rsidRDefault="00817268" w:rsidP="003E2663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21457E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TUDI LITERATURE</w:t>
      </w:r>
    </w:p>
    <w:p w14:paraId="498ACA44" w14:textId="7B2D9CDE" w:rsidR="00993357" w:rsidRPr="0021457E" w:rsidRDefault="00852554" w:rsidP="000B2C76">
      <w:pPr>
        <w:pStyle w:val="ListParagraph"/>
        <w:widowControl w:val="0"/>
        <w:numPr>
          <w:ilvl w:val="1"/>
          <w:numId w:val="21"/>
        </w:numPr>
        <w:autoSpaceDE w:val="0"/>
        <w:autoSpaceDN w:val="0"/>
        <w:adjustRightInd w:val="0"/>
        <w:spacing w:after="0" w:line="480" w:lineRule="auto"/>
        <w:ind w:left="567" w:hanging="567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21457E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Desain Penelitian </w:t>
      </w:r>
    </w:p>
    <w:p w14:paraId="58CA8D31" w14:textId="77777777" w:rsidR="002E7B3E" w:rsidRPr="0021457E" w:rsidRDefault="002E7B3E" w:rsidP="00817268">
      <w:pPr>
        <w:widowControl w:val="0"/>
        <w:autoSpaceDE w:val="0"/>
        <w:autoSpaceDN w:val="0"/>
        <w:adjustRightInd w:val="0"/>
        <w:spacing w:after="0" w:line="480" w:lineRule="auto"/>
        <w:ind w:left="567"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gramStart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Desain penelitian adalah kerangka kerja sistematis yang digunakan untuk melaksanakan penelitian.</w:t>
      </w:r>
      <w:proofErr w:type="gramEnd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esain penelitian memberikan gambaran tentang prosedur untuk mendapatkan informasi atau data yang diperlukan untuk menjawab seluruh pertanyaan penelitian.</w:t>
      </w:r>
      <w:r w:rsidR="00E83FE9"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 w:fldLock="1"/>
      </w:r>
      <w:r w:rsidR="0003215C"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instrText>ADDIN CSL_CITATION {"citationItems":[{"id":"ITEM-1","itemData":{"ISBN":"978-623-90984-3-8","author":[{"dropping-particle":"","family":"Nurdin","given":"Ismail","non-dropping-particle":"","parse-names":false,"suffix":""}],"id":"ITEM-1","issued":{"date-parts":[["2019"]]},"publisher":"Media Sahabat Cendekia","publisher-place":"Surabaya","title":"Metodologi Penelitian Sosial","type":"book"},"uris":["http://www.mendeley.com/documents/?uuid=87ffe649-cbb8-4177-92b3-e27cf0e0edc1"]}],"mendeley":{"formattedCitation":"(Nurdin, 2019)","plainTextFormattedCitation":"(Nurdin, 2019)","previouslyFormattedCitation":"(Nurdin, 2019)"},"properties":{"noteIndex":0},"schema":"https://github.com/citation-style-language/schema/raw/master/csl-citation.json"}</w:instrText>
      </w:r>
      <w:r w:rsidR="00E83FE9"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E83FE9" w:rsidRPr="0021457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Nurdin, 2019)</w:t>
      </w:r>
      <w:r w:rsidR="00E83FE9"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</w:p>
    <w:p w14:paraId="42779A59" w14:textId="0D468BDA" w:rsidR="00E857CC" w:rsidRPr="0021457E" w:rsidRDefault="00E857CC" w:rsidP="00817268">
      <w:pPr>
        <w:widowControl w:val="0"/>
        <w:autoSpaceDE w:val="0"/>
        <w:autoSpaceDN w:val="0"/>
        <w:adjustRightInd w:val="0"/>
        <w:spacing w:after="0" w:line="480" w:lineRule="auto"/>
        <w:ind w:left="567"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esain penelitian ini adalah </w:t>
      </w:r>
      <w:proofErr w:type="gramStart"/>
      <w:r w:rsidR="003D6A8D" w:rsidRPr="002145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S</w:t>
      </w:r>
      <w:r w:rsidRPr="002145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tudy </w:t>
      </w:r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2145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Literature</w:t>
      </w:r>
      <w:proofErr w:type="gramEnd"/>
      <w:r w:rsidRPr="002145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atau </w:t>
      </w:r>
      <w:r w:rsidR="003D6A8D" w:rsidRPr="002145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Tinjauan Pustak.</w:t>
      </w:r>
      <w:r w:rsidR="003D6A8D"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tudi Literature adalah </w:t>
      </w:r>
      <w:proofErr w:type="gramStart"/>
      <w:r w:rsidR="003D6A8D"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cara</w:t>
      </w:r>
      <w:proofErr w:type="gramEnd"/>
      <w:r w:rsidR="003D6A8D"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dipakai untuk mengumpulkan data atau sumber yang berhubungan pada sebuah topic tertentu yang bias didapat dari berbagai sumber seperti jurnal, buku, internet, dan pustaka lain.</w:t>
      </w:r>
    </w:p>
    <w:p w14:paraId="784AA726" w14:textId="60D1E2B1" w:rsidR="00DE3500" w:rsidRPr="0021457E" w:rsidRDefault="00DE3500" w:rsidP="000B2C76">
      <w:pPr>
        <w:pStyle w:val="ListParagraph"/>
        <w:widowControl w:val="0"/>
        <w:numPr>
          <w:ilvl w:val="1"/>
          <w:numId w:val="21"/>
        </w:numPr>
        <w:autoSpaceDE w:val="0"/>
        <w:autoSpaceDN w:val="0"/>
        <w:adjustRightInd w:val="0"/>
        <w:spacing w:after="0" w:line="480" w:lineRule="auto"/>
        <w:ind w:left="567" w:hanging="567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21457E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Kriteria Inklusi dan Eklusi</w:t>
      </w:r>
      <w:r w:rsidR="00817268" w:rsidRPr="0021457E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Dalam Studi Literature</w:t>
      </w:r>
      <w:r w:rsidRPr="0021457E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</w:p>
    <w:p w14:paraId="0C8716EF" w14:textId="1961C8D1" w:rsidR="00DE3500" w:rsidRPr="0021457E" w:rsidRDefault="00DE3500" w:rsidP="000B2C76">
      <w:pPr>
        <w:pStyle w:val="ListParagraph"/>
        <w:widowControl w:val="0"/>
        <w:numPr>
          <w:ilvl w:val="2"/>
          <w:numId w:val="21"/>
        </w:num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21457E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Tipe Studi </w:t>
      </w:r>
    </w:p>
    <w:p w14:paraId="448A88EB" w14:textId="65FB82C7" w:rsidR="00DE3500" w:rsidRPr="0021457E" w:rsidRDefault="00DE3500" w:rsidP="00817268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276"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Desain penelitian yang diambil dalam penelusuran ilmiah ini adalah mix</w:t>
      </w:r>
      <w:r w:rsidR="00F9503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enthods studi, experimental st</w:t>
      </w:r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udi, kualitatif studi.</w:t>
      </w:r>
    </w:p>
    <w:p w14:paraId="5377212D" w14:textId="3E01F60A" w:rsidR="00DE3500" w:rsidRPr="0021457E" w:rsidRDefault="00DE3500" w:rsidP="000B2C76">
      <w:pPr>
        <w:pStyle w:val="ListParagraph"/>
        <w:widowControl w:val="0"/>
        <w:numPr>
          <w:ilvl w:val="2"/>
          <w:numId w:val="47"/>
        </w:numPr>
        <w:autoSpaceDE w:val="0"/>
        <w:autoSpaceDN w:val="0"/>
        <w:adjustRightInd w:val="0"/>
        <w:spacing w:after="0" w:line="480" w:lineRule="auto"/>
        <w:ind w:left="1276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21457E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Tipe Intervensi </w:t>
      </w:r>
    </w:p>
    <w:p w14:paraId="00FC646D" w14:textId="1D1D61E9" w:rsidR="00DE3500" w:rsidRPr="0021457E" w:rsidRDefault="00DE3500" w:rsidP="00817268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276"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gramStart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Intervensi utama yang ditelaah pada penelusuran ilmiah ini adalah pengaruh akupresur terhadap produksi ASI pada ibu postpartum.</w:t>
      </w:r>
      <w:proofErr w:type="gramEnd"/>
    </w:p>
    <w:p w14:paraId="0A092D59" w14:textId="7CBCEF6C" w:rsidR="00DE3500" w:rsidRPr="0021457E" w:rsidRDefault="00DE3500" w:rsidP="000B2C76">
      <w:pPr>
        <w:pStyle w:val="ListParagraph"/>
        <w:widowControl w:val="0"/>
        <w:numPr>
          <w:ilvl w:val="2"/>
          <w:numId w:val="46"/>
        </w:numPr>
        <w:autoSpaceDE w:val="0"/>
        <w:autoSpaceDN w:val="0"/>
        <w:adjustRightInd w:val="0"/>
        <w:spacing w:after="0" w:line="480" w:lineRule="auto"/>
        <w:ind w:left="1276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21457E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Hasil Ukur</w:t>
      </w:r>
    </w:p>
    <w:p w14:paraId="4F80CB09" w14:textId="074594FE" w:rsidR="00DE3500" w:rsidRDefault="00DE3500" w:rsidP="00817268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276"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145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Outcome </w:t>
      </w:r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yang diukur dalam penelusuran ilmiah ini adalah pengaruh akupresur terhadap produksi ASI pada ibu post partum.</w:t>
      </w:r>
    </w:p>
    <w:p w14:paraId="14460F57" w14:textId="77777777" w:rsidR="00CA160F" w:rsidRPr="0021457E" w:rsidRDefault="00CA160F" w:rsidP="00817268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1276"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325B0BE" w14:textId="4F3B2E84" w:rsidR="00D56FE1" w:rsidRPr="0021457E" w:rsidRDefault="00EC6250" w:rsidP="000B2C76">
      <w:pPr>
        <w:pStyle w:val="ListParagraph"/>
        <w:widowControl w:val="0"/>
        <w:numPr>
          <w:ilvl w:val="1"/>
          <w:numId w:val="46"/>
        </w:numPr>
        <w:autoSpaceDE w:val="0"/>
        <w:autoSpaceDN w:val="0"/>
        <w:adjustRightInd w:val="0"/>
        <w:spacing w:after="0" w:line="480" w:lineRule="auto"/>
        <w:ind w:left="567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21457E">
        <w:rPr>
          <w:rFonts w:ascii="Times New Roman" w:hAnsi="Times New Roman" w:cs="Times New Roman"/>
          <w:b/>
          <w:color w:val="000000" w:themeColor="text1"/>
          <w:sz w:val="24"/>
          <w:szCs w:val="24"/>
        </w:rPr>
        <w:lastRenderedPageBreak/>
        <w:t xml:space="preserve">Hasil Pencarian dan Seleksi Studi </w:t>
      </w:r>
    </w:p>
    <w:p w14:paraId="418F0BB7" w14:textId="3A2DCCD0" w:rsidR="00DE3500" w:rsidRPr="0021457E" w:rsidRDefault="00951695" w:rsidP="00BE165B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567"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Studi literature ini menggunaka</w:t>
      </w:r>
      <w:r w:rsidR="00C56838">
        <w:rPr>
          <w:rFonts w:ascii="Times New Roman" w:hAnsi="Times New Roman" w:cs="Times New Roman"/>
          <w:color w:val="000000" w:themeColor="text1"/>
          <w:sz w:val="24"/>
          <w:szCs w:val="24"/>
        </w:rPr>
        <w:t>n literature terbitan tahun 2015-2020</w:t>
      </w:r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dapat diakses </w:t>
      </w:r>
      <w:r w:rsidRPr="002145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fulltext</w:t>
      </w:r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lam format pdf dan </w:t>
      </w:r>
      <w:r w:rsidRPr="002145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scholarly (peer reviewed journals)</w:t>
      </w:r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gramStart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Kriteria jurnal yang direview adalah artikel jurnal penelitian berbahasa Indonesia dan Inggris dengan subjek manusia dewasa, jenis jurnal artikel penelitian.</w:t>
      </w:r>
      <w:proofErr w:type="gramEnd"/>
    </w:p>
    <w:p w14:paraId="0D8A436C" w14:textId="5664525E" w:rsidR="00D21E50" w:rsidRPr="0021457E" w:rsidRDefault="00D21E50" w:rsidP="00BE165B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567"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gramStart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Data yang digunakan dalam penelitian ini berasal dari hasil-hasil penelitian yang sudah dilakukan dan diterbitkan dalam jurnal online nasional dan internasional.</w:t>
      </w:r>
      <w:proofErr w:type="gramEnd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lam melakukan penelitian ini peneliti melakukan pencarian </w:t>
      </w:r>
      <w:proofErr w:type="gramStart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jurnal  penelitian</w:t>
      </w:r>
      <w:proofErr w:type="gramEnd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dipublikasika</w:t>
      </w:r>
      <w:r w:rsidR="00D56FE1"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 di internet menggunakan </w:t>
      </w:r>
      <w:r w:rsidR="00D56FE1" w:rsidRPr="002145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Google Scholar </w:t>
      </w:r>
      <w:r w:rsidR="00D56FE1"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dengan kata kunci “</w:t>
      </w:r>
      <w:r w:rsidR="00D56FE1" w:rsidRPr="002145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Accupressure” </w:t>
      </w:r>
      <w:r w:rsidR="00D56FE1"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AND</w:t>
      </w:r>
      <w:r w:rsidR="00D56FE1" w:rsidRPr="002145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“Increased ASI Production”</w:t>
      </w:r>
      <w:r w:rsidR="00D56FE1"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D56FE1" w:rsidRPr="002145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”Puerperal Mother”</w:t>
      </w:r>
      <w:r w:rsidR="00BE165B" w:rsidRPr="002145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.</w:t>
      </w:r>
      <w:r w:rsidR="00BE165B"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gramStart"/>
      <w:r w:rsidR="00D56FE1"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eneliti menemukan </w:t>
      </w:r>
      <w:r w:rsidR="00BE165B"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roses pengumpulan data </w:t>
      </w:r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dil</w:t>
      </w:r>
      <w:r w:rsidR="00BE165B"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kukan dengan penyaringan </w:t>
      </w:r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berdasarkan kriteria yang ditentukan oleh p</w:t>
      </w:r>
      <w:r w:rsidR="00BE165B"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nulis dari setiap jurnal yang </w:t>
      </w:r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diambil.</w:t>
      </w:r>
      <w:proofErr w:type="gramEnd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dapun kriteria pengumpulan jurnal sebagai berikut: </w:t>
      </w:r>
    </w:p>
    <w:p w14:paraId="0C494BD9" w14:textId="5CB96246" w:rsidR="00D21E50" w:rsidRPr="0021457E" w:rsidRDefault="00D21E50" w:rsidP="000B2C76">
      <w:pPr>
        <w:pStyle w:val="ListParagraph"/>
        <w:widowControl w:val="0"/>
        <w:numPr>
          <w:ilvl w:val="0"/>
          <w:numId w:val="45"/>
        </w:numPr>
        <w:autoSpaceDE w:val="0"/>
        <w:autoSpaceDN w:val="0"/>
        <w:adjustRightInd w:val="0"/>
        <w:spacing w:after="0" w:line="480" w:lineRule="auto"/>
        <w:ind w:left="1418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Tahun sumber literat</w:t>
      </w:r>
      <w:r w:rsidR="00BE165B"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ur yang diambil mulai tahun 2015</w:t>
      </w:r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ampai </w:t>
      </w:r>
      <w:proofErr w:type="gramStart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engan  </w:t>
      </w:r>
      <w:r w:rsidR="00BE165B"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2020</w:t>
      </w:r>
      <w:proofErr w:type="gramEnd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kesesuaian keyword penulisan, keterkaitan hasil penulisan dan pembahasan.  </w:t>
      </w:r>
    </w:p>
    <w:p w14:paraId="72EF6D7D" w14:textId="12FF5EE3" w:rsidR="00D21E50" w:rsidRPr="0021457E" w:rsidRDefault="00D21E50" w:rsidP="000B2C76">
      <w:pPr>
        <w:pStyle w:val="ListParagraph"/>
        <w:widowControl w:val="0"/>
        <w:numPr>
          <w:ilvl w:val="0"/>
          <w:numId w:val="45"/>
        </w:numPr>
        <w:autoSpaceDE w:val="0"/>
        <w:autoSpaceDN w:val="0"/>
        <w:adjustRightInd w:val="0"/>
        <w:spacing w:after="0" w:line="480" w:lineRule="auto"/>
        <w:ind w:left="1418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trategi dalam pengumpulan jurnal berbagai literatur dengan  menggunakan situs jurnal yang sudah terakreditasi seperti </w:t>
      </w:r>
      <w:r w:rsidR="000A35FA"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PubMed, Google Schoolar, Sciencedirect</w:t>
      </w:r>
    </w:p>
    <w:p w14:paraId="66485450" w14:textId="0F2BAE6E" w:rsidR="00D21E50" w:rsidRPr="0021457E" w:rsidRDefault="00D21E50" w:rsidP="000B2C76">
      <w:pPr>
        <w:pStyle w:val="ListParagraph"/>
        <w:widowControl w:val="0"/>
        <w:numPr>
          <w:ilvl w:val="0"/>
          <w:numId w:val="45"/>
        </w:numPr>
        <w:autoSpaceDE w:val="0"/>
        <w:autoSpaceDN w:val="0"/>
        <w:adjustRightInd w:val="0"/>
        <w:spacing w:after="0" w:line="480" w:lineRule="auto"/>
        <w:ind w:left="1418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ara penulisan yang efektif untuk setting jurnal dengan </w:t>
      </w:r>
      <w:proofErr w:type="gramStart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memasukkan  kata</w:t>
      </w:r>
      <w:proofErr w:type="gramEnd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kunci sesuai judul penulisan dan melakukan </w:t>
      </w:r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 xml:space="preserve">penelusuran  berdasarkan advance search dengan penambahan notasi AND/OR atau  menambakan simbol +. Misalnya peneliti melakukan pencarian </w:t>
      </w:r>
      <w:proofErr w:type="gramStart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pada  mesin</w:t>
      </w:r>
      <w:proofErr w:type="gramEnd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encarian PubMed dengan mengetik kata </w:t>
      </w:r>
      <w:r w:rsidR="000A35FA"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“</w:t>
      </w:r>
      <w:r w:rsidR="000A35FA" w:rsidRPr="002145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Accupressure” </w:t>
      </w:r>
      <w:r w:rsidR="000A35FA"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AND</w:t>
      </w:r>
      <w:r w:rsidR="000A35FA" w:rsidRPr="002145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“Increased ASI Production”</w:t>
      </w:r>
      <w:r w:rsidR="000A35FA"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0A35FA" w:rsidRPr="002145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”Puerperal Mother”.</w:t>
      </w:r>
      <w:r w:rsidR="000A35FA"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14:paraId="7FD75D4C" w14:textId="77777777" w:rsidR="00D21E50" w:rsidRPr="0021457E" w:rsidRDefault="00D21E50" w:rsidP="000B2C76">
      <w:pPr>
        <w:pStyle w:val="ListParagraph"/>
        <w:widowControl w:val="0"/>
        <w:numPr>
          <w:ilvl w:val="0"/>
          <w:numId w:val="45"/>
        </w:numPr>
        <w:autoSpaceDE w:val="0"/>
        <w:autoSpaceDN w:val="0"/>
        <w:adjustRightInd w:val="0"/>
        <w:spacing w:after="0" w:line="480" w:lineRule="auto"/>
        <w:ind w:left="1418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elakukan pencarian berdasarkan full text </w:t>
      </w:r>
    </w:p>
    <w:p w14:paraId="28F61324" w14:textId="6123178C" w:rsidR="00D21E50" w:rsidRPr="0021457E" w:rsidRDefault="00D21E50" w:rsidP="000B2C76">
      <w:pPr>
        <w:pStyle w:val="ListParagraph"/>
        <w:widowControl w:val="0"/>
        <w:numPr>
          <w:ilvl w:val="0"/>
          <w:numId w:val="45"/>
        </w:numPr>
        <w:autoSpaceDE w:val="0"/>
        <w:autoSpaceDN w:val="0"/>
        <w:adjustRightInd w:val="0"/>
        <w:spacing w:after="0" w:line="480" w:lineRule="auto"/>
        <w:ind w:left="1418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elakukan penilaian terhadap jurnal dari abstrak apakah berdasarkan  tujuan penelitian dan melakukan critical appraisal dengan tool yang ada </w:t>
      </w:r>
    </w:p>
    <w:p w14:paraId="46E9BEB4" w14:textId="71D3574D" w:rsidR="00E237BF" w:rsidRPr="00C56838" w:rsidRDefault="00951695" w:rsidP="006359D0">
      <w:pPr>
        <w:spacing w:after="0" w:line="480" w:lineRule="auto"/>
        <w:ind w:left="567" w:firstLine="567"/>
        <w:jc w:val="both"/>
        <w:rPr>
          <w:rFonts w:ascii="Times New Roman" w:hAnsi="Times New Roman" w:cs="Times New Roman"/>
          <w:sz w:val="24"/>
          <w:szCs w:val="24"/>
        </w:rPr>
      </w:pPr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Jurnal yang sesuai dengan kriteria inklusi dan terdapat</w:t>
      </w:r>
      <w:r w:rsidR="00C5683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ema</w:t>
      </w:r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56838">
        <w:rPr>
          <w:rFonts w:ascii="Times New Roman" w:hAnsi="Times New Roman" w:cs="Times New Roman"/>
          <w:sz w:val="24"/>
          <w:szCs w:val="24"/>
        </w:rPr>
        <w:t xml:space="preserve">gambaran </w:t>
      </w:r>
      <w:r w:rsidR="00C56838" w:rsidRPr="00A659D0">
        <w:rPr>
          <w:rFonts w:ascii="Times New Roman" w:hAnsi="Times New Roman" w:cs="Times New Roman"/>
          <w:color w:val="000000" w:themeColor="text1"/>
          <w:sz w:val="24"/>
          <w:szCs w:val="24"/>
        </w:rPr>
        <w:t>peng</w:t>
      </w:r>
      <w:r w:rsidR="00C5683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ruh akupresur pada titik </w:t>
      </w:r>
      <w:r w:rsidR="00C56838" w:rsidRPr="00A659D0">
        <w:rPr>
          <w:rFonts w:ascii="Times New Roman" w:hAnsi="Times New Roman" w:cs="Times New Roman"/>
          <w:color w:val="000000" w:themeColor="text1"/>
          <w:sz w:val="24"/>
          <w:szCs w:val="24"/>
        </w:rPr>
        <w:t>CV 17, SI 1, LI 4, SP 6, ST 3</w:t>
      </w:r>
      <w:r w:rsidR="0073133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6, ST 16, ST 18 </w:t>
      </w:r>
      <w:r w:rsidR="00C56838" w:rsidRPr="00A659D0">
        <w:rPr>
          <w:rFonts w:ascii="Times New Roman" w:hAnsi="Times New Roman" w:cs="Times New Roman"/>
          <w:color w:val="000000" w:themeColor="text1"/>
          <w:sz w:val="24"/>
          <w:szCs w:val="24"/>
        </w:rPr>
        <w:t>terhadap produksi asi pada ibu postpartum</w:t>
      </w:r>
      <w:r w:rsidR="00C5683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C5683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ari sudut pandang pasien, </w:t>
      </w:r>
      <w:r w:rsidR="00E237BF" w:rsidRPr="00C5683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keluarga dan terapis/ pemberi pelayanan terapi kemudian dilakukan review. Kriteria jurnal yang terpilih untuk review adalah jurnal yang didalamnya terdapat tema </w:t>
      </w:r>
      <w:r w:rsidR="00C56838">
        <w:rPr>
          <w:rFonts w:ascii="Times New Roman" w:hAnsi="Times New Roman" w:cs="Times New Roman"/>
          <w:sz w:val="24"/>
          <w:szCs w:val="24"/>
        </w:rPr>
        <w:t xml:space="preserve">gambaran </w:t>
      </w:r>
      <w:r w:rsidR="00C56838" w:rsidRPr="00A659D0">
        <w:rPr>
          <w:rFonts w:ascii="Times New Roman" w:hAnsi="Times New Roman" w:cs="Times New Roman"/>
          <w:color w:val="000000" w:themeColor="text1"/>
          <w:sz w:val="24"/>
          <w:szCs w:val="24"/>
        </w:rPr>
        <w:t>peng</w:t>
      </w:r>
      <w:r w:rsidR="00C5683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ruh akupresur pada titik </w:t>
      </w:r>
      <w:r w:rsidR="00C56838" w:rsidRPr="00A659D0">
        <w:rPr>
          <w:rFonts w:ascii="Times New Roman" w:hAnsi="Times New Roman" w:cs="Times New Roman"/>
          <w:color w:val="000000" w:themeColor="text1"/>
          <w:sz w:val="24"/>
          <w:szCs w:val="24"/>
        </w:rPr>
        <w:t>CV 17, SI 1, LI 4, SP 6,</w:t>
      </w:r>
      <w:r w:rsidR="00C12FB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T 36, ST 16, ST 18 </w:t>
      </w:r>
      <w:r w:rsidR="00C56838" w:rsidRPr="00A659D0">
        <w:rPr>
          <w:rFonts w:ascii="Times New Roman" w:hAnsi="Times New Roman" w:cs="Times New Roman"/>
          <w:color w:val="000000" w:themeColor="text1"/>
          <w:sz w:val="24"/>
          <w:szCs w:val="24"/>
        </w:rPr>
        <w:t>terhadap produksi asi pada ibu postpartum</w:t>
      </w:r>
      <w:r w:rsidR="00E237BF" w:rsidRPr="00C56838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F76438" w:rsidRPr="00C5683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237BF" w:rsidRPr="00C5683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Kriteria inklusi </w:t>
      </w:r>
      <w:r w:rsidR="00BE165B" w:rsidRPr="00C5683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jurnal </w:t>
      </w:r>
      <w:r w:rsidR="00E237BF" w:rsidRPr="00C5683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enelitian dapat dilihat pada table 3.1 </w:t>
      </w:r>
      <w:proofErr w:type="gramStart"/>
      <w:r w:rsidR="00E237BF" w:rsidRPr="00C56838">
        <w:rPr>
          <w:rFonts w:ascii="Times New Roman" w:hAnsi="Times New Roman" w:cs="Times New Roman"/>
          <w:color w:val="000000" w:themeColor="text1"/>
          <w:sz w:val="24"/>
          <w:szCs w:val="24"/>
        </w:rPr>
        <w:t>berikut :</w:t>
      </w:r>
      <w:proofErr w:type="gramEnd"/>
    </w:p>
    <w:p w14:paraId="11E3FC00" w14:textId="77777777" w:rsidR="00F76438" w:rsidRPr="0021457E" w:rsidRDefault="00F76438">
      <w:pPr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21457E">
        <w:rPr>
          <w:rFonts w:ascii="Times New Roman" w:hAnsi="Times New Roman" w:cs="Times New Roman"/>
          <w:b/>
          <w:color w:val="000000" w:themeColor="text1"/>
          <w:sz w:val="24"/>
          <w:szCs w:val="24"/>
        </w:rPr>
        <w:br w:type="page"/>
      </w:r>
    </w:p>
    <w:p w14:paraId="315E4111" w14:textId="7FA256AC" w:rsidR="00F76438" w:rsidRPr="0021457E" w:rsidRDefault="00F76438" w:rsidP="00F76438">
      <w:pPr>
        <w:pStyle w:val="ListParagraph"/>
        <w:spacing w:line="480" w:lineRule="auto"/>
        <w:ind w:left="810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21457E">
        <w:rPr>
          <w:rFonts w:ascii="Times New Roman" w:hAnsi="Times New Roman" w:cs="Times New Roman"/>
          <w:b/>
          <w:color w:val="000000" w:themeColor="text1"/>
          <w:sz w:val="24"/>
          <w:szCs w:val="24"/>
        </w:rPr>
        <w:lastRenderedPageBreak/>
        <w:t>Tabel 3.1 Kriteria Inklusi dan Eklusi dengan format PICOS</w:t>
      </w:r>
    </w:p>
    <w:tbl>
      <w:tblPr>
        <w:tblStyle w:val="TableGrid"/>
        <w:tblW w:w="0" w:type="auto"/>
        <w:tblInd w:w="810" w:type="dxa"/>
        <w:tblLook w:val="04A0" w:firstRow="1" w:lastRow="0" w:firstColumn="1" w:lastColumn="0" w:noHBand="0" w:noVBand="1"/>
      </w:tblPr>
      <w:tblGrid>
        <w:gridCol w:w="2564"/>
        <w:gridCol w:w="2175"/>
        <w:gridCol w:w="2605"/>
      </w:tblGrid>
      <w:tr w:rsidR="0021457E" w:rsidRPr="0021457E" w14:paraId="46E0200F" w14:textId="77777777" w:rsidTr="00CE2834">
        <w:tc>
          <w:tcPr>
            <w:tcW w:w="2864" w:type="dxa"/>
          </w:tcPr>
          <w:p w14:paraId="07F2E772" w14:textId="77777777" w:rsidR="00F76438" w:rsidRPr="0021457E" w:rsidRDefault="00F76438" w:rsidP="00CE2834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21457E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Kriteria</w:t>
            </w:r>
          </w:p>
        </w:tc>
        <w:tc>
          <w:tcPr>
            <w:tcW w:w="2684" w:type="dxa"/>
          </w:tcPr>
          <w:p w14:paraId="0CA5B1B8" w14:textId="77777777" w:rsidR="00F76438" w:rsidRPr="0021457E" w:rsidRDefault="00F76438" w:rsidP="00CE2834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21457E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Inklusi</w:t>
            </w:r>
          </w:p>
        </w:tc>
        <w:tc>
          <w:tcPr>
            <w:tcW w:w="2885" w:type="dxa"/>
          </w:tcPr>
          <w:p w14:paraId="4B9FA740" w14:textId="77777777" w:rsidR="00F76438" w:rsidRPr="0021457E" w:rsidRDefault="00F76438" w:rsidP="00CE2834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21457E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Ekslusi</w:t>
            </w:r>
          </w:p>
        </w:tc>
      </w:tr>
      <w:tr w:rsidR="0021457E" w:rsidRPr="0021457E" w14:paraId="3E451508" w14:textId="77777777" w:rsidTr="00CE2834">
        <w:tc>
          <w:tcPr>
            <w:tcW w:w="2864" w:type="dxa"/>
          </w:tcPr>
          <w:p w14:paraId="1F3AC92D" w14:textId="77777777" w:rsidR="00F76438" w:rsidRPr="0021457E" w:rsidRDefault="00F76438" w:rsidP="00CE2834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i/>
                <w:color w:val="000000" w:themeColor="text1"/>
                <w:sz w:val="24"/>
                <w:szCs w:val="24"/>
              </w:rPr>
            </w:pPr>
            <w:r w:rsidRPr="0021457E">
              <w:rPr>
                <w:rFonts w:ascii="Times New Roman" w:hAnsi="Times New Roman" w:cs="Times New Roman"/>
                <w:i/>
                <w:color w:val="000000" w:themeColor="text1"/>
                <w:sz w:val="24"/>
                <w:szCs w:val="24"/>
              </w:rPr>
              <w:t xml:space="preserve">Population/problem </w:t>
            </w:r>
          </w:p>
        </w:tc>
        <w:tc>
          <w:tcPr>
            <w:tcW w:w="2684" w:type="dxa"/>
          </w:tcPr>
          <w:p w14:paraId="2D448224" w14:textId="7F4F5A6F" w:rsidR="00F76438" w:rsidRPr="0021457E" w:rsidRDefault="00F76438" w:rsidP="000A35FA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Jurnal internasioal yang berhubungan dengan topic penelitian yaitu</w:t>
            </w:r>
            <w:r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d-ID"/>
              </w:rPr>
              <w:t xml:space="preserve"> </w:t>
            </w:r>
            <w:r w:rsidR="000A35FA"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kupresur terhadap produksi ASI pada ibu nifas</w:t>
            </w:r>
          </w:p>
        </w:tc>
        <w:tc>
          <w:tcPr>
            <w:tcW w:w="2885" w:type="dxa"/>
          </w:tcPr>
          <w:p w14:paraId="38415ACC" w14:textId="1779B8BD" w:rsidR="00F76438" w:rsidRPr="0021457E" w:rsidRDefault="00F76438" w:rsidP="000A35FA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Jurnal internasional yang tidak berhubungan </w:t>
            </w:r>
            <w:r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d-ID"/>
              </w:rPr>
              <w:t>d</w:t>
            </w:r>
            <w:r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engan topic penelitian yakni</w:t>
            </w:r>
            <w:r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d-ID"/>
              </w:rPr>
              <w:t xml:space="preserve"> </w:t>
            </w:r>
            <w:r w:rsidR="000A35FA"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kupresur terhadap produksi ASI pada ibu nifas</w:t>
            </w:r>
          </w:p>
        </w:tc>
      </w:tr>
      <w:tr w:rsidR="0021457E" w:rsidRPr="0021457E" w14:paraId="30EA6A2D" w14:textId="77777777" w:rsidTr="00CE2834">
        <w:tc>
          <w:tcPr>
            <w:tcW w:w="2864" w:type="dxa"/>
          </w:tcPr>
          <w:p w14:paraId="7B44B456" w14:textId="77777777" w:rsidR="00F76438" w:rsidRPr="0021457E" w:rsidRDefault="00F76438" w:rsidP="00CE2834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i/>
                <w:color w:val="000000" w:themeColor="text1"/>
                <w:sz w:val="24"/>
                <w:szCs w:val="24"/>
              </w:rPr>
            </w:pPr>
            <w:r w:rsidRPr="0021457E">
              <w:rPr>
                <w:rFonts w:ascii="Times New Roman" w:hAnsi="Times New Roman" w:cs="Times New Roman"/>
                <w:i/>
                <w:color w:val="000000" w:themeColor="text1"/>
                <w:sz w:val="24"/>
                <w:szCs w:val="24"/>
              </w:rPr>
              <w:t xml:space="preserve">Intervention </w:t>
            </w:r>
          </w:p>
        </w:tc>
        <w:tc>
          <w:tcPr>
            <w:tcW w:w="2684" w:type="dxa"/>
          </w:tcPr>
          <w:p w14:paraId="15C73EAE" w14:textId="3D3E9B48" w:rsidR="00F76438" w:rsidRPr="0021457E" w:rsidRDefault="00F76438" w:rsidP="000A35FA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Faktor </w:t>
            </w:r>
            <w:r w:rsidR="000A35FA"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ingkatan produksi ASI</w:t>
            </w:r>
          </w:p>
        </w:tc>
        <w:tc>
          <w:tcPr>
            <w:tcW w:w="2885" w:type="dxa"/>
          </w:tcPr>
          <w:p w14:paraId="17BC6138" w14:textId="69556983" w:rsidR="00F76438" w:rsidRPr="0021457E" w:rsidRDefault="00F76438" w:rsidP="000A35FA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d-ID"/>
              </w:rPr>
              <w:t xml:space="preserve">Tindakan medis seperti </w:t>
            </w:r>
            <w:r w:rsidR="000A35FA"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rawatan payudara</w:t>
            </w:r>
          </w:p>
        </w:tc>
      </w:tr>
      <w:tr w:rsidR="0021457E" w:rsidRPr="0021457E" w14:paraId="6C13D04E" w14:textId="77777777" w:rsidTr="00CE2834">
        <w:tc>
          <w:tcPr>
            <w:tcW w:w="2864" w:type="dxa"/>
          </w:tcPr>
          <w:p w14:paraId="2BF8091B" w14:textId="77777777" w:rsidR="00F76438" w:rsidRPr="0021457E" w:rsidRDefault="00F76438" w:rsidP="00CE2834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i/>
                <w:color w:val="000000" w:themeColor="text1"/>
                <w:sz w:val="24"/>
                <w:szCs w:val="24"/>
              </w:rPr>
            </w:pPr>
            <w:r w:rsidRPr="0021457E">
              <w:rPr>
                <w:rFonts w:ascii="Times New Roman" w:hAnsi="Times New Roman" w:cs="Times New Roman"/>
                <w:i/>
                <w:color w:val="000000" w:themeColor="text1"/>
                <w:sz w:val="24"/>
                <w:szCs w:val="24"/>
              </w:rPr>
              <w:t xml:space="preserve">Comparison </w:t>
            </w:r>
          </w:p>
        </w:tc>
        <w:tc>
          <w:tcPr>
            <w:tcW w:w="2684" w:type="dxa"/>
          </w:tcPr>
          <w:p w14:paraId="65821298" w14:textId="77777777" w:rsidR="00F76438" w:rsidRPr="0021457E" w:rsidRDefault="00F76438" w:rsidP="00CE2834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Tidak ada faktor pembanding </w:t>
            </w:r>
          </w:p>
        </w:tc>
        <w:tc>
          <w:tcPr>
            <w:tcW w:w="2885" w:type="dxa"/>
          </w:tcPr>
          <w:p w14:paraId="4A103D7D" w14:textId="77777777" w:rsidR="00F76438" w:rsidRPr="0021457E" w:rsidRDefault="00F76438" w:rsidP="00CE2834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Tidak ada faktor pembanding </w:t>
            </w:r>
          </w:p>
        </w:tc>
      </w:tr>
      <w:tr w:rsidR="0021457E" w:rsidRPr="0021457E" w14:paraId="61AF8AC4" w14:textId="77777777" w:rsidTr="00CE2834">
        <w:tc>
          <w:tcPr>
            <w:tcW w:w="2864" w:type="dxa"/>
          </w:tcPr>
          <w:p w14:paraId="4F2B2FC1" w14:textId="77777777" w:rsidR="00F76438" w:rsidRPr="0021457E" w:rsidRDefault="00F76438" w:rsidP="00CE2834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i/>
                <w:color w:val="000000" w:themeColor="text1"/>
                <w:sz w:val="24"/>
                <w:szCs w:val="24"/>
              </w:rPr>
            </w:pPr>
            <w:r w:rsidRPr="0021457E">
              <w:rPr>
                <w:rFonts w:ascii="Times New Roman" w:hAnsi="Times New Roman" w:cs="Times New Roman"/>
                <w:i/>
                <w:color w:val="000000" w:themeColor="text1"/>
                <w:sz w:val="24"/>
                <w:szCs w:val="24"/>
              </w:rPr>
              <w:t xml:space="preserve">Outcome </w:t>
            </w:r>
          </w:p>
        </w:tc>
        <w:tc>
          <w:tcPr>
            <w:tcW w:w="2684" w:type="dxa"/>
          </w:tcPr>
          <w:p w14:paraId="46D3DCD9" w14:textId="2036F4B8" w:rsidR="00F76438" w:rsidRPr="0021457E" w:rsidRDefault="00F76438" w:rsidP="000A35FA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danya pe</w:t>
            </w:r>
            <w:r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d-ID"/>
              </w:rPr>
              <w:t>ngaruh</w:t>
            </w:r>
            <w:r w:rsidR="000A35FA"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akupresur terhadap produksi ASI</w:t>
            </w:r>
            <w:r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 </w:t>
            </w:r>
          </w:p>
        </w:tc>
        <w:tc>
          <w:tcPr>
            <w:tcW w:w="2885" w:type="dxa"/>
          </w:tcPr>
          <w:p w14:paraId="48CC5396" w14:textId="5E6EB384" w:rsidR="00F76438" w:rsidRPr="0021457E" w:rsidRDefault="00F76438" w:rsidP="000A35FA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d-ID"/>
              </w:rPr>
              <w:t>Tidak a</w:t>
            </w:r>
            <w:r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anya pe</w:t>
            </w:r>
            <w:r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d-ID"/>
              </w:rPr>
              <w:t xml:space="preserve">ngaruh </w:t>
            </w:r>
            <w:r w:rsidR="000A35FA"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</w:t>
            </w:r>
            <w:r w:rsidR="000A35FA"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d-ID"/>
              </w:rPr>
              <w:t>ngaruh</w:t>
            </w:r>
            <w:r w:rsidR="000A35FA"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akupresur terhadap produksi ASI  </w:t>
            </w:r>
          </w:p>
        </w:tc>
      </w:tr>
      <w:tr w:rsidR="0021457E" w:rsidRPr="0021457E" w14:paraId="5DC4801B" w14:textId="77777777" w:rsidTr="00CE2834">
        <w:tc>
          <w:tcPr>
            <w:tcW w:w="2864" w:type="dxa"/>
          </w:tcPr>
          <w:p w14:paraId="266B62E9" w14:textId="77777777" w:rsidR="00F76438" w:rsidRPr="0021457E" w:rsidRDefault="00F76438" w:rsidP="00CE2834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i/>
                <w:color w:val="000000" w:themeColor="text1"/>
                <w:sz w:val="24"/>
                <w:szCs w:val="24"/>
              </w:rPr>
            </w:pPr>
            <w:r w:rsidRPr="0021457E">
              <w:rPr>
                <w:rFonts w:ascii="Times New Roman" w:hAnsi="Times New Roman" w:cs="Times New Roman"/>
                <w:i/>
                <w:color w:val="000000" w:themeColor="text1"/>
                <w:sz w:val="24"/>
                <w:szCs w:val="24"/>
              </w:rPr>
              <w:t xml:space="preserve">Study design </w:t>
            </w:r>
          </w:p>
        </w:tc>
        <w:tc>
          <w:tcPr>
            <w:tcW w:w="2684" w:type="dxa"/>
          </w:tcPr>
          <w:p w14:paraId="00BE5918" w14:textId="3FE673A3" w:rsidR="00F76438" w:rsidRPr="0021457E" w:rsidRDefault="00F76438" w:rsidP="007B545A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gramStart"/>
            <w:r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experimental</w:t>
            </w:r>
            <w:proofErr w:type="gramEnd"/>
            <w:r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study, studi kualitatif. </w:t>
            </w:r>
          </w:p>
        </w:tc>
        <w:tc>
          <w:tcPr>
            <w:tcW w:w="2885" w:type="dxa"/>
          </w:tcPr>
          <w:p w14:paraId="216C9608" w14:textId="77777777" w:rsidR="00F76438" w:rsidRPr="0021457E" w:rsidRDefault="00F76438" w:rsidP="00CE2834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i/>
                <w:color w:val="000000" w:themeColor="text1"/>
                <w:sz w:val="24"/>
                <w:szCs w:val="24"/>
              </w:rPr>
            </w:pPr>
            <w:r w:rsidRPr="0021457E">
              <w:rPr>
                <w:rFonts w:ascii="Times New Roman" w:hAnsi="Times New Roman" w:cs="Times New Roman"/>
                <w:i/>
                <w:color w:val="000000" w:themeColor="text1"/>
                <w:sz w:val="24"/>
                <w:szCs w:val="24"/>
              </w:rPr>
              <w:t xml:space="preserve">Systematic/literature review </w:t>
            </w:r>
          </w:p>
        </w:tc>
      </w:tr>
      <w:tr w:rsidR="0021457E" w:rsidRPr="0021457E" w14:paraId="252A434E" w14:textId="77777777" w:rsidTr="00CE2834">
        <w:tc>
          <w:tcPr>
            <w:tcW w:w="2864" w:type="dxa"/>
          </w:tcPr>
          <w:p w14:paraId="567370EC" w14:textId="77777777" w:rsidR="00F76438" w:rsidRPr="0021457E" w:rsidRDefault="00F76438" w:rsidP="00CE2834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Tahun terbit </w:t>
            </w:r>
          </w:p>
        </w:tc>
        <w:tc>
          <w:tcPr>
            <w:tcW w:w="2684" w:type="dxa"/>
          </w:tcPr>
          <w:p w14:paraId="25BFFF8D" w14:textId="77777777" w:rsidR="00F76438" w:rsidRPr="0021457E" w:rsidRDefault="00F76438" w:rsidP="00CE2834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Artikel atau jurnal yang terbit setelah tahun 2015 </w:t>
            </w:r>
          </w:p>
        </w:tc>
        <w:tc>
          <w:tcPr>
            <w:tcW w:w="2885" w:type="dxa"/>
          </w:tcPr>
          <w:p w14:paraId="51BB9AB0" w14:textId="77777777" w:rsidR="00F76438" w:rsidRPr="0021457E" w:rsidRDefault="00F76438" w:rsidP="00CE2834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Artikel atau jurnal yang terbit sebelum tahun 2015 </w:t>
            </w:r>
          </w:p>
        </w:tc>
      </w:tr>
      <w:tr w:rsidR="0021457E" w:rsidRPr="0021457E" w14:paraId="15074708" w14:textId="77777777" w:rsidTr="00CE2834">
        <w:tc>
          <w:tcPr>
            <w:tcW w:w="2864" w:type="dxa"/>
          </w:tcPr>
          <w:p w14:paraId="6164DA5B" w14:textId="77777777" w:rsidR="00F76438" w:rsidRPr="0021457E" w:rsidRDefault="00F76438" w:rsidP="00CE2834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Bahasa </w:t>
            </w:r>
          </w:p>
        </w:tc>
        <w:tc>
          <w:tcPr>
            <w:tcW w:w="2684" w:type="dxa"/>
          </w:tcPr>
          <w:p w14:paraId="7519B8C9" w14:textId="77777777" w:rsidR="00F76438" w:rsidRPr="0021457E" w:rsidRDefault="00F76438" w:rsidP="00CE2834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Bahasa inggris dan bahasa Indonesia </w:t>
            </w:r>
          </w:p>
        </w:tc>
        <w:tc>
          <w:tcPr>
            <w:tcW w:w="2885" w:type="dxa"/>
          </w:tcPr>
          <w:p w14:paraId="76D2EE27" w14:textId="77777777" w:rsidR="00F76438" w:rsidRPr="0021457E" w:rsidRDefault="00F76438" w:rsidP="00CE2834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1457E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Selain bahasa inggris dan bahasa Indonesia </w:t>
            </w:r>
          </w:p>
        </w:tc>
      </w:tr>
    </w:tbl>
    <w:p w14:paraId="30145EED" w14:textId="335D1EE8" w:rsidR="00E237BF" w:rsidRPr="0021457E" w:rsidRDefault="00672CAA" w:rsidP="000B2C76">
      <w:pPr>
        <w:pStyle w:val="ListParagraph"/>
        <w:widowControl w:val="0"/>
        <w:numPr>
          <w:ilvl w:val="1"/>
          <w:numId w:val="36"/>
        </w:numPr>
        <w:autoSpaceDE w:val="0"/>
        <w:autoSpaceDN w:val="0"/>
        <w:adjustRightInd w:val="0"/>
        <w:spacing w:after="0" w:line="480" w:lineRule="auto"/>
        <w:ind w:left="567" w:hanging="501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21457E">
        <w:rPr>
          <w:rFonts w:ascii="Times New Roman" w:hAnsi="Times New Roman" w:cs="Times New Roman"/>
          <w:b/>
          <w:color w:val="000000" w:themeColor="text1"/>
          <w:sz w:val="24"/>
          <w:szCs w:val="24"/>
        </w:rPr>
        <w:lastRenderedPageBreak/>
        <w:t>Sintesis Data</w:t>
      </w:r>
    </w:p>
    <w:p w14:paraId="7B05C257" w14:textId="6B5A4022" w:rsidR="00672CAA" w:rsidRPr="0021457E" w:rsidRDefault="00672CAA" w:rsidP="00BE165B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567"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gramStart"/>
      <w:r w:rsidRPr="002145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Literature Review </w:t>
      </w:r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ini di sintesis menggunakan metode naratif dengan mengelompokan data-data hasil ekstraksi yang sejenis sesuai</w:t>
      </w:r>
      <w:r w:rsidR="001F184F"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engan hasil yang diukur untuk menjawab tujuan.</w:t>
      </w:r>
      <w:proofErr w:type="gramEnd"/>
    </w:p>
    <w:p w14:paraId="4BFAB0B7" w14:textId="145B5C75" w:rsidR="001F184F" w:rsidRPr="0021457E" w:rsidRDefault="001F184F" w:rsidP="00BE165B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567"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Jurnal penelitian yang sesuai dengan kriteria inklusi kemudian dikumpulkan dan dibuat ringkasan jurnal meliputi </w:t>
      </w:r>
      <w:proofErr w:type="gramStart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nama</w:t>
      </w:r>
      <w:proofErr w:type="gramEnd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eneliti, tahun terbit jurnal, Negara penelitian, judul penelitian, metode dan ringkasan hasil atau temuan. </w:t>
      </w:r>
      <w:proofErr w:type="gramStart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Ringkasan jurnal penelitian tersebut dimasukan ke dalam table diurutkan sesuai alphabet dan tahun terbit jurnal dan sesuai dengan format tersebut di atas.</w:t>
      </w:r>
      <w:proofErr w:type="gramEnd"/>
    </w:p>
    <w:p w14:paraId="1A4B3086" w14:textId="09CF626E" w:rsidR="00D21E50" w:rsidRPr="0021457E" w:rsidRDefault="001F184F" w:rsidP="00BE165B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567"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gramStart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ntuk lebih memperjelas analisis abstrak dan </w:t>
      </w:r>
      <w:r w:rsidRPr="002145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full text </w:t>
      </w:r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jurnal dibaca dan dicermati.</w:t>
      </w:r>
      <w:proofErr w:type="gramEnd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gramStart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Ringkasan jurnal tersebut kemudian dilakukan analisis terhadap isi yang terdapat dalam tujuan penelitian dan hasil/temuan penelitian.</w:t>
      </w:r>
      <w:proofErr w:type="gramEnd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gramStart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alisis yang digunakan menggunakan analisis isi jurnal, kemudian dilakukan </w:t>
      </w:r>
      <w:r w:rsidRPr="002145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coding</w:t>
      </w:r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erhadap isi jurnal yang direview menggunakan kategori akupresur/pijat.</w:t>
      </w:r>
      <w:proofErr w:type="gramEnd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ta yang sudah terkumpul kemudian dicari persamaan dan perbedaannya lalu dibahas untuk menarik </w:t>
      </w:r>
      <w:proofErr w:type="gramStart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kesimpulan .</w:t>
      </w:r>
      <w:proofErr w:type="gramEnd"/>
    </w:p>
    <w:p w14:paraId="637B2EB7" w14:textId="77777777" w:rsidR="00D21E50" w:rsidRPr="0021457E" w:rsidRDefault="00D21E50" w:rsidP="000B2C76">
      <w:pPr>
        <w:pStyle w:val="ListParagraph"/>
        <w:widowControl w:val="0"/>
        <w:numPr>
          <w:ilvl w:val="1"/>
          <w:numId w:val="36"/>
        </w:numPr>
        <w:autoSpaceDE w:val="0"/>
        <w:autoSpaceDN w:val="0"/>
        <w:adjustRightInd w:val="0"/>
        <w:spacing w:after="0" w:line="480" w:lineRule="auto"/>
        <w:ind w:left="567" w:hanging="501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21457E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Metode Analisis Data </w:t>
      </w:r>
    </w:p>
    <w:p w14:paraId="70026081" w14:textId="77777777" w:rsidR="00D21E50" w:rsidRPr="0021457E" w:rsidRDefault="00D21E50" w:rsidP="00BE165B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567"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Jurnal penelitian yang sesuai dengan kriteria inklusi </w:t>
      </w:r>
      <w:proofErr w:type="gramStart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kemudian  dikumpulkan</w:t>
      </w:r>
      <w:proofErr w:type="gramEnd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dibuat ringkasan jurnal meliputi nama peneliti, tahun  terbit jurnal, rancangan studi, tujuan penelitian, sampel instrument (alat ukur) dan ringkasan hasil atau temuan. Ringkasan jurnal penelitian </w:t>
      </w:r>
      <w:proofErr w:type="gramStart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tersebut  dimasukan</w:t>
      </w:r>
      <w:proofErr w:type="gramEnd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ke dalam tabel diurutkan sesuai alfabel dan tahun terbit jurnal  </w:t>
      </w:r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 xml:space="preserve">dan sesuai dengan format tersebut di atas.   </w:t>
      </w:r>
    </w:p>
    <w:p w14:paraId="73FFC23E" w14:textId="03D5F612" w:rsidR="00D21E50" w:rsidRPr="00022A7F" w:rsidRDefault="00D21E50" w:rsidP="00022A7F">
      <w:pPr>
        <w:pStyle w:val="ListParagraph"/>
        <w:widowControl w:val="0"/>
        <w:autoSpaceDE w:val="0"/>
        <w:autoSpaceDN w:val="0"/>
        <w:adjustRightInd w:val="0"/>
        <w:spacing w:after="0" w:line="480" w:lineRule="auto"/>
        <w:ind w:left="567" w:firstLine="567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ntuk lebih memperjelas analisis abstrak dan full text jurnal </w:t>
      </w:r>
      <w:proofErr w:type="gramStart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dibaca  dan</w:t>
      </w:r>
      <w:proofErr w:type="gramEnd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icermati. </w:t>
      </w:r>
      <w:proofErr w:type="gramStart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>Ringkasan jurnal tersebut kemudian dilakukan analisis terhadap isi yang terdapat dalam tujuan penelitian dan hasil/temuan penelitian.</w:t>
      </w:r>
      <w:proofErr w:type="gramEnd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gramStart"/>
      <w:r w:rsidRPr="002145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etode analisis yang digunakan </w:t>
      </w:r>
      <w:r w:rsidR="00022A7F">
        <w:rPr>
          <w:rFonts w:ascii="Times New Roman" w:hAnsi="Times New Roman" w:cs="Times New Roman"/>
          <w:color w:val="000000" w:themeColor="text1"/>
          <w:sz w:val="24"/>
          <w:szCs w:val="24"/>
        </w:rPr>
        <w:t>menggunakan analisis isi jurnal.</w:t>
      </w:r>
      <w:bookmarkStart w:id="0" w:name="_GoBack"/>
      <w:bookmarkEnd w:id="0"/>
      <w:proofErr w:type="gramEnd"/>
    </w:p>
    <w:sectPr w:rsidR="00D21E50" w:rsidRPr="00022A7F" w:rsidSect="00CD72B3">
      <w:headerReference w:type="first" r:id="rId9"/>
      <w:footerReference w:type="first" r:id="rId10"/>
      <w:pgSz w:w="11907" w:h="16839" w:code="9"/>
      <w:pgMar w:top="2268" w:right="1701" w:bottom="1701" w:left="2268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F6DE9E8" w14:textId="77777777" w:rsidR="008A1607" w:rsidRDefault="008A1607" w:rsidP="00E201A4">
      <w:pPr>
        <w:spacing w:after="0" w:line="240" w:lineRule="auto"/>
      </w:pPr>
      <w:r>
        <w:separator/>
      </w:r>
    </w:p>
  </w:endnote>
  <w:endnote w:type="continuationSeparator" w:id="0">
    <w:p w14:paraId="242324F5" w14:textId="77777777" w:rsidR="008A1607" w:rsidRDefault="008A1607" w:rsidP="00E201A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45600422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AD6E484" w14:textId="105AFC8E" w:rsidR="004E3339" w:rsidRDefault="004E3339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70BB6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55FF232E" w14:textId="77777777" w:rsidR="004E3339" w:rsidRDefault="004E3339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3C1784B" w14:textId="77777777" w:rsidR="008A1607" w:rsidRDefault="008A1607" w:rsidP="00E201A4">
      <w:pPr>
        <w:spacing w:after="0" w:line="240" w:lineRule="auto"/>
      </w:pPr>
      <w:r>
        <w:separator/>
      </w:r>
    </w:p>
  </w:footnote>
  <w:footnote w:type="continuationSeparator" w:id="0">
    <w:p w14:paraId="151EA329" w14:textId="77777777" w:rsidR="008A1607" w:rsidRDefault="008A1607" w:rsidP="00E201A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3127947" w14:textId="77777777" w:rsidR="004E3339" w:rsidRDefault="004E3339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376037"/>
    <w:multiLevelType w:val="hybridMultilevel"/>
    <w:tmpl w:val="9F0658DC"/>
    <w:lvl w:ilvl="0" w:tplc="495C9DB2">
      <w:start w:val="1"/>
      <w:numFmt w:val="decimal"/>
      <w:lvlText w:val="(%1)"/>
      <w:lvlJc w:val="left"/>
      <w:pPr>
        <w:ind w:left="270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425" w:hanging="360"/>
      </w:pPr>
    </w:lvl>
    <w:lvl w:ilvl="2" w:tplc="0409001B" w:tentative="1">
      <w:start w:val="1"/>
      <w:numFmt w:val="lowerRoman"/>
      <w:lvlText w:val="%3."/>
      <w:lvlJc w:val="right"/>
      <w:pPr>
        <w:ind w:left="4145" w:hanging="180"/>
      </w:pPr>
    </w:lvl>
    <w:lvl w:ilvl="3" w:tplc="0409000F" w:tentative="1">
      <w:start w:val="1"/>
      <w:numFmt w:val="decimal"/>
      <w:lvlText w:val="%4."/>
      <w:lvlJc w:val="left"/>
      <w:pPr>
        <w:ind w:left="4865" w:hanging="360"/>
      </w:pPr>
    </w:lvl>
    <w:lvl w:ilvl="4" w:tplc="04090019" w:tentative="1">
      <w:start w:val="1"/>
      <w:numFmt w:val="lowerLetter"/>
      <w:lvlText w:val="%5."/>
      <w:lvlJc w:val="left"/>
      <w:pPr>
        <w:ind w:left="5585" w:hanging="360"/>
      </w:pPr>
    </w:lvl>
    <w:lvl w:ilvl="5" w:tplc="0409001B" w:tentative="1">
      <w:start w:val="1"/>
      <w:numFmt w:val="lowerRoman"/>
      <w:lvlText w:val="%6."/>
      <w:lvlJc w:val="right"/>
      <w:pPr>
        <w:ind w:left="6305" w:hanging="180"/>
      </w:pPr>
    </w:lvl>
    <w:lvl w:ilvl="6" w:tplc="0409000F" w:tentative="1">
      <w:start w:val="1"/>
      <w:numFmt w:val="decimal"/>
      <w:lvlText w:val="%7."/>
      <w:lvlJc w:val="left"/>
      <w:pPr>
        <w:ind w:left="7025" w:hanging="360"/>
      </w:pPr>
    </w:lvl>
    <w:lvl w:ilvl="7" w:tplc="04090019" w:tentative="1">
      <w:start w:val="1"/>
      <w:numFmt w:val="lowerLetter"/>
      <w:lvlText w:val="%8."/>
      <w:lvlJc w:val="left"/>
      <w:pPr>
        <w:ind w:left="7745" w:hanging="360"/>
      </w:pPr>
    </w:lvl>
    <w:lvl w:ilvl="8" w:tplc="0409001B" w:tentative="1">
      <w:start w:val="1"/>
      <w:numFmt w:val="lowerRoman"/>
      <w:lvlText w:val="%9."/>
      <w:lvlJc w:val="right"/>
      <w:pPr>
        <w:ind w:left="8465" w:hanging="180"/>
      </w:pPr>
    </w:lvl>
  </w:abstractNum>
  <w:abstractNum w:abstractNumId="1">
    <w:nsid w:val="02D96AAD"/>
    <w:multiLevelType w:val="multilevel"/>
    <w:tmpl w:val="5A7A8DEE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111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9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61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6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23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2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85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6840" w:hanging="1800"/>
      </w:pPr>
      <w:rPr>
        <w:rFonts w:hint="default"/>
      </w:rPr>
    </w:lvl>
  </w:abstractNum>
  <w:abstractNum w:abstractNumId="2">
    <w:nsid w:val="04D63BEC"/>
    <w:multiLevelType w:val="hybridMultilevel"/>
    <w:tmpl w:val="371EFC66"/>
    <w:lvl w:ilvl="0" w:tplc="04090019">
      <w:start w:val="1"/>
      <w:numFmt w:val="lowerLetter"/>
      <w:lvlText w:val="%1."/>
      <w:lvlJc w:val="left"/>
      <w:pPr>
        <w:ind w:left="1620" w:hanging="360"/>
      </w:pPr>
    </w:lvl>
    <w:lvl w:ilvl="1" w:tplc="04090019" w:tentative="1">
      <w:start w:val="1"/>
      <w:numFmt w:val="lowerLetter"/>
      <w:lvlText w:val="%2."/>
      <w:lvlJc w:val="left"/>
      <w:pPr>
        <w:ind w:left="2340" w:hanging="360"/>
      </w:pPr>
    </w:lvl>
    <w:lvl w:ilvl="2" w:tplc="0409001B" w:tentative="1">
      <w:start w:val="1"/>
      <w:numFmt w:val="lowerRoman"/>
      <w:lvlText w:val="%3."/>
      <w:lvlJc w:val="right"/>
      <w:pPr>
        <w:ind w:left="3060" w:hanging="180"/>
      </w:pPr>
    </w:lvl>
    <w:lvl w:ilvl="3" w:tplc="0409000F" w:tentative="1">
      <w:start w:val="1"/>
      <w:numFmt w:val="decimal"/>
      <w:lvlText w:val="%4."/>
      <w:lvlJc w:val="left"/>
      <w:pPr>
        <w:ind w:left="3780" w:hanging="360"/>
      </w:pPr>
    </w:lvl>
    <w:lvl w:ilvl="4" w:tplc="04090019" w:tentative="1">
      <w:start w:val="1"/>
      <w:numFmt w:val="lowerLetter"/>
      <w:lvlText w:val="%5."/>
      <w:lvlJc w:val="left"/>
      <w:pPr>
        <w:ind w:left="4500" w:hanging="360"/>
      </w:pPr>
    </w:lvl>
    <w:lvl w:ilvl="5" w:tplc="0409001B" w:tentative="1">
      <w:start w:val="1"/>
      <w:numFmt w:val="lowerRoman"/>
      <w:lvlText w:val="%6."/>
      <w:lvlJc w:val="right"/>
      <w:pPr>
        <w:ind w:left="5220" w:hanging="180"/>
      </w:pPr>
    </w:lvl>
    <w:lvl w:ilvl="6" w:tplc="0409000F" w:tentative="1">
      <w:start w:val="1"/>
      <w:numFmt w:val="decimal"/>
      <w:lvlText w:val="%7."/>
      <w:lvlJc w:val="left"/>
      <w:pPr>
        <w:ind w:left="5940" w:hanging="360"/>
      </w:pPr>
    </w:lvl>
    <w:lvl w:ilvl="7" w:tplc="04090019" w:tentative="1">
      <w:start w:val="1"/>
      <w:numFmt w:val="lowerLetter"/>
      <w:lvlText w:val="%8."/>
      <w:lvlJc w:val="left"/>
      <w:pPr>
        <w:ind w:left="6660" w:hanging="360"/>
      </w:pPr>
    </w:lvl>
    <w:lvl w:ilvl="8" w:tplc="0409001B" w:tentative="1">
      <w:start w:val="1"/>
      <w:numFmt w:val="lowerRoman"/>
      <w:lvlText w:val="%9."/>
      <w:lvlJc w:val="right"/>
      <w:pPr>
        <w:ind w:left="7380" w:hanging="180"/>
      </w:pPr>
    </w:lvl>
  </w:abstractNum>
  <w:abstractNum w:abstractNumId="3">
    <w:nsid w:val="0781033B"/>
    <w:multiLevelType w:val="multilevel"/>
    <w:tmpl w:val="3E56F51E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">
    <w:nsid w:val="0C391A86"/>
    <w:multiLevelType w:val="multilevel"/>
    <w:tmpl w:val="735AD460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1118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996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634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632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27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268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906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6904" w:hanging="1800"/>
      </w:pPr>
      <w:rPr>
        <w:rFonts w:hint="default"/>
      </w:rPr>
    </w:lvl>
  </w:abstractNum>
  <w:abstractNum w:abstractNumId="5">
    <w:nsid w:val="0E0A3D15"/>
    <w:multiLevelType w:val="hybridMultilevel"/>
    <w:tmpl w:val="C136EE96"/>
    <w:lvl w:ilvl="0" w:tplc="DEC6FFF6">
      <w:start w:val="4"/>
      <w:numFmt w:val="lowerLetter"/>
      <w:lvlText w:val="%1)"/>
      <w:lvlJc w:val="left"/>
      <w:pPr>
        <w:ind w:left="22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138F76F5"/>
    <w:multiLevelType w:val="hybridMultilevel"/>
    <w:tmpl w:val="964EC95C"/>
    <w:lvl w:ilvl="0" w:tplc="495C9DB2">
      <w:start w:val="1"/>
      <w:numFmt w:val="decimal"/>
      <w:lvlText w:val="(%1)"/>
      <w:lvlJc w:val="left"/>
      <w:pPr>
        <w:ind w:left="270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425" w:hanging="360"/>
      </w:pPr>
    </w:lvl>
    <w:lvl w:ilvl="2" w:tplc="0409001B" w:tentative="1">
      <w:start w:val="1"/>
      <w:numFmt w:val="lowerRoman"/>
      <w:lvlText w:val="%3."/>
      <w:lvlJc w:val="right"/>
      <w:pPr>
        <w:ind w:left="4145" w:hanging="180"/>
      </w:pPr>
    </w:lvl>
    <w:lvl w:ilvl="3" w:tplc="0409000F" w:tentative="1">
      <w:start w:val="1"/>
      <w:numFmt w:val="decimal"/>
      <w:lvlText w:val="%4."/>
      <w:lvlJc w:val="left"/>
      <w:pPr>
        <w:ind w:left="4865" w:hanging="360"/>
      </w:pPr>
    </w:lvl>
    <w:lvl w:ilvl="4" w:tplc="04090019" w:tentative="1">
      <w:start w:val="1"/>
      <w:numFmt w:val="lowerLetter"/>
      <w:lvlText w:val="%5."/>
      <w:lvlJc w:val="left"/>
      <w:pPr>
        <w:ind w:left="5585" w:hanging="360"/>
      </w:pPr>
    </w:lvl>
    <w:lvl w:ilvl="5" w:tplc="0409001B" w:tentative="1">
      <w:start w:val="1"/>
      <w:numFmt w:val="lowerRoman"/>
      <w:lvlText w:val="%6."/>
      <w:lvlJc w:val="right"/>
      <w:pPr>
        <w:ind w:left="6305" w:hanging="180"/>
      </w:pPr>
    </w:lvl>
    <w:lvl w:ilvl="6" w:tplc="0409000F" w:tentative="1">
      <w:start w:val="1"/>
      <w:numFmt w:val="decimal"/>
      <w:lvlText w:val="%7."/>
      <w:lvlJc w:val="left"/>
      <w:pPr>
        <w:ind w:left="7025" w:hanging="360"/>
      </w:pPr>
    </w:lvl>
    <w:lvl w:ilvl="7" w:tplc="04090019" w:tentative="1">
      <w:start w:val="1"/>
      <w:numFmt w:val="lowerLetter"/>
      <w:lvlText w:val="%8."/>
      <w:lvlJc w:val="left"/>
      <w:pPr>
        <w:ind w:left="7745" w:hanging="360"/>
      </w:pPr>
    </w:lvl>
    <w:lvl w:ilvl="8" w:tplc="0409001B" w:tentative="1">
      <w:start w:val="1"/>
      <w:numFmt w:val="lowerRoman"/>
      <w:lvlText w:val="%9."/>
      <w:lvlJc w:val="right"/>
      <w:pPr>
        <w:ind w:left="8465" w:hanging="180"/>
      </w:pPr>
    </w:lvl>
  </w:abstractNum>
  <w:abstractNum w:abstractNumId="7">
    <w:nsid w:val="14276264"/>
    <w:multiLevelType w:val="hybridMultilevel"/>
    <w:tmpl w:val="E9FAA7E6"/>
    <w:lvl w:ilvl="0" w:tplc="93221C96">
      <w:start w:val="1"/>
      <w:numFmt w:val="decimal"/>
      <w:lvlText w:val="(%1)"/>
      <w:lvlJc w:val="left"/>
      <w:pPr>
        <w:ind w:left="193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651" w:hanging="360"/>
      </w:pPr>
    </w:lvl>
    <w:lvl w:ilvl="2" w:tplc="0409001B" w:tentative="1">
      <w:start w:val="1"/>
      <w:numFmt w:val="lowerRoman"/>
      <w:lvlText w:val="%3."/>
      <w:lvlJc w:val="right"/>
      <w:pPr>
        <w:ind w:left="3371" w:hanging="180"/>
      </w:pPr>
    </w:lvl>
    <w:lvl w:ilvl="3" w:tplc="0409000F" w:tentative="1">
      <w:start w:val="1"/>
      <w:numFmt w:val="decimal"/>
      <w:lvlText w:val="%4."/>
      <w:lvlJc w:val="left"/>
      <w:pPr>
        <w:ind w:left="4091" w:hanging="360"/>
      </w:pPr>
    </w:lvl>
    <w:lvl w:ilvl="4" w:tplc="04090019" w:tentative="1">
      <w:start w:val="1"/>
      <w:numFmt w:val="lowerLetter"/>
      <w:lvlText w:val="%5."/>
      <w:lvlJc w:val="left"/>
      <w:pPr>
        <w:ind w:left="4811" w:hanging="360"/>
      </w:pPr>
    </w:lvl>
    <w:lvl w:ilvl="5" w:tplc="0409001B" w:tentative="1">
      <w:start w:val="1"/>
      <w:numFmt w:val="lowerRoman"/>
      <w:lvlText w:val="%6."/>
      <w:lvlJc w:val="right"/>
      <w:pPr>
        <w:ind w:left="5531" w:hanging="180"/>
      </w:pPr>
    </w:lvl>
    <w:lvl w:ilvl="6" w:tplc="0409000F" w:tentative="1">
      <w:start w:val="1"/>
      <w:numFmt w:val="decimal"/>
      <w:lvlText w:val="%7."/>
      <w:lvlJc w:val="left"/>
      <w:pPr>
        <w:ind w:left="6251" w:hanging="360"/>
      </w:pPr>
    </w:lvl>
    <w:lvl w:ilvl="7" w:tplc="04090019" w:tentative="1">
      <w:start w:val="1"/>
      <w:numFmt w:val="lowerLetter"/>
      <w:lvlText w:val="%8."/>
      <w:lvlJc w:val="left"/>
      <w:pPr>
        <w:ind w:left="6971" w:hanging="360"/>
      </w:pPr>
    </w:lvl>
    <w:lvl w:ilvl="8" w:tplc="0409001B" w:tentative="1">
      <w:start w:val="1"/>
      <w:numFmt w:val="lowerRoman"/>
      <w:lvlText w:val="%9."/>
      <w:lvlJc w:val="right"/>
      <w:pPr>
        <w:ind w:left="7691" w:hanging="180"/>
      </w:pPr>
    </w:lvl>
  </w:abstractNum>
  <w:abstractNum w:abstractNumId="8">
    <w:nsid w:val="14D014D2"/>
    <w:multiLevelType w:val="hybridMultilevel"/>
    <w:tmpl w:val="865E50B8"/>
    <w:lvl w:ilvl="0" w:tplc="04090017">
      <w:start w:val="1"/>
      <w:numFmt w:val="lowerLetter"/>
      <w:lvlText w:val="%1)"/>
      <w:lvlJc w:val="left"/>
      <w:pPr>
        <w:ind w:left="2280" w:hanging="360"/>
      </w:pPr>
    </w:lvl>
    <w:lvl w:ilvl="1" w:tplc="04090019" w:tentative="1">
      <w:start w:val="1"/>
      <w:numFmt w:val="lowerLetter"/>
      <w:lvlText w:val="%2."/>
      <w:lvlJc w:val="left"/>
      <w:pPr>
        <w:ind w:left="3000" w:hanging="360"/>
      </w:pPr>
    </w:lvl>
    <w:lvl w:ilvl="2" w:tplc="0409001B" w:tentative="1">
      <w:start w:val="1"/>
      <w:numFmt w:val="lowerRoman"/>
      <w:lvlText w:val="%3."/>
      <w:lvlJc w:val="right"/>
      <w:pPr>
        <w:ind w:left="3720" w:hanging="180"/>
      </w:pPr>
    </w:lvl>
    <w:lvl w:ilvl="3" w:tplc="0409000F" w:tentative="1">
      <w:start w:val="1"/>
      <w:numFmt w:val="decimal"/>
      <w:lvlText w:val="%4."/>
      <w:lvlJc w:val="left"/>
      <w:pPr>
        <w:ind w:left="4440" w:hanging="360"/>
      </w:pPr>
    </w:lvl>
    <w:lvl w:ilvl="4" w:tplc="04090019" w:tentative="1">
      <w:start w:val="1"/>
      <w:numFmt w:val="lowerLetter"/>
      <w:lvlText w:val="%5."/>
      <w:lvlJc w:val="left"/>
      <w:pPr>
        <w:ind w:left="5160" w:hanging="360"/>
      </w:pPr>
    </w:lvl>
    <w:lvl w:ilvl="5" w:tplc="0409001B" w:tentative="1">
      <w:start w:val="1"/>
      <w:numFmt w:val="lowerRoman"/>
      <w:lvlText w:val="%6."/>
      <w:lvlJc w:val="right"/>
      <w:pPr>
        <w:ind w:left="5880" w:hanging="180"/>
      </w:pPr>
    </w:lvl>
    <w:lvl w:ilvl="6" w:tplc="0409000F" w:tentative="1">
      <w:start w:val="1"/>
      <w:numFmt w:val="decimal"/>
      <w:lvlText w:val="%7."/>
      <w:lvlJc w:val="left"/>
      <w:pPr>
        <w:ind w:left="6600" w:hanging="360"/>
      </w:pPr>
    </w:lvl>
    <w:lvl w:ilvl="7" w:tplc="04090019" w:tentative="1">
      <w:start w:val="1"/>
      <w:numFmt w:val="lowerLetter"/>
      <w:lvlText w:val="%8."/>
      <w:lvlJc w:val="left"/>
      <w:pPr>
        <w:ind w:left="7320" w:hanging="360"/>
      </w:pPr>
    </w:lvl>
    <w:lvl w:ilvl="8" w:tplc="0409001B" w:tentative="1">
      <w:start w:val="1"/>
      <w:numFmt w:val="lowerRoman"/>
      <w:lvlText w:val="%9."/>
      <w:lvlJc w:val="right"/>
      <w:pPr>
        <w:ind w:left="8040" w:hanging="180"/>
      </w:pPr>
    </w:lvl>
  </w:abstractNum>
  <w:abstractNum w:abstractNumId="9">
    <w:nsid w:val="157A1569"/>
    <w:multiLevelType w:val="hybridMultilevel"/>
    <w:tmpl w:val="812A8E86"/>
    <w:lvl w:ilvl="0" w:tplc="04090019">
      <w:start w:val="1"/>
      <w:numFmt w:val="lowerLetter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0">
    <w:nsid w:val="17210712"/>
    <w:multiLevelType w:val="multilevel"/>
    <w:tmpl w:val="28467ED4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1118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996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634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632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27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268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906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6904" w:hanging="1800"/>
      </w:pPr>
      <w:rPr>
        <w:rFonts w:hint="default"/>
      </w:rPr>
    </w:lvl>
  </w:abstractNum>
  <w:abstractNum w:abstractNumId="11">
    <w:nsid w:val="18390623"/>
    <w:multiLevelType w:val="multilevel"/>
    <w:tmpl w:val="06DA5D3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4"/>
      <w:numFmt w:val="decimal"/>
      <w:isLgl/>
      <w:lvlText w:val="%1.%2"/>
      <w:lvlJc w:val="left"/>
      <w:pPr>
        <w:ind w:left="840" w:hanging="480"/>
      </w:pPr>
      <w:rPr>
        <w:rFonts w:hint="default"/>
      </w:rPr>
    </w:lvl>
    <w:lvl w:ilvl="2">
      <w:start w:val="3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2">
    <w:nsid w:val="1AA266AE"/>
    <w:multiLevelType w:val="hybridMultilevel"/>
    <w:tmpl w:val="C1323486"/>
    <w:lvl w:ilvl="0" w:tplc="04090017">
      <w:start w:val="1"/>
      <w:numFmt w:val="lowerLetter"/>
      <w:lvlText w:val="%1)"/>
      <w:lvlJc w:val="left"/>
      <w:pPr>
        <w:ind w:left="2421" w:hanging="360"/>
      </w:pPr>
    </w:lvl>
    <w:lvl w:ilvl="1" w:tplc="04090019" w:tentative="1">
      <w:start w:val="1"/>
      <w:numFmt w:val="lowerLetter"/>
      <w:lvlText w:val="%2."/>
      <w:lvlJc w:val="left"/>
      <w:pPr>
        <w:ind w:left="3141" w:hanging="360"/>
      </w:pPr>
    </w:lvl>
    <w:lvl w:ilvl="2" w:tplc="0409001B" w:tentative="1">
      <w:start w:val="1"/>
      <w:numFmt w:val="lowerRoman"/>
      <w:lvlText w:val="%3."/>
      <w:lvlJc w:val="right"/>
      <w:pPr>
        <w:ind w:left="3861" w:hanging="180"/>
      </w:pPr>
    </w:lvl>
    <w:lvl w:ilvl="3" w:tplc="0409000F" w:tentative="1">
      <w:start w:val="1"/>
      <w:numFmt w:val="decimal"/>
      <w:lvlText w:val="%4."/>
      <w:lvlJc w:val="left"/>
      <w:pPr>
        <w:ind w:left="4581" w:hanging="360"/>
      </w:pPr>
    </w:lvl>
    <w:lvl w:ilvl="4" w:tplc="04090019" w:tentative="1">
      <w:start w:val="1"/>
      <w:numFmt w:val="lowerLetter"/>
      <w:lvlText w:val="%5."/>
      <w:lvlJc w:val="left"/>
      <w:pPr>
        <w:ind w:left="5301" w:hanging="360"/>
      </w:pPr>
    </w:lvl>
    <w:lvl w:ilvl="5" w:tplc="0409001B" w:tentative="1">
      <w:start w:val="1"/>
      <w:numFmt w:val="lowerRoman"/>
      <w:lvlText w:val="%6."/>
      <w:lvlJc w:val="right"/>
      <w:pPr>
        <w:ind w:left="6021" w:hanging="180"/>
      </w:pPr>
    </w:lvl>
    <w:lvl w:ilvl="6" w:tplc="0409000F" w:tentative="1">
      <w:start w:val="1"/>
      <w:numFmt w:val="decimal"/>
      <w:lvlText w:val="%7."/>
      <w:lvlJc w:val="left"/>
      <w:pPr>
        <w:ind w:left="6741" w:hanging="360"/>
      </w:pPr>
    </w:lvl>
    <w:lvl w:ilvl="7" w:tplc="04090019" w:tentative="1">
      <w:start w:val="1"/>
      <w:numFmt w:val="lowerLetter"/>
      <w:lvlText w:val="%8."/>
      <w:lvlJc w:val="left"/>
      <w:pPr>
        <w:ind w:left="7461" w:hanging="360"/>
      </w:pPr>
    </w:lvl>
    <w:lvl w:ilvl="8" w:tplc="0409001B" w:tentative="1">
      <w:start w:val="1"/>
      <w:numFmt w:val="lowerRoman"/>
      <w:lvlText w:val="%9."/>
      <w:lvlJc w:val="right"/>
      <w:pPr>
        <w:ind w:left="8181" w:hanging="180"/>
      </w:pPr>
    </w:lvl>
  </w:abstractNum>
  <w:abstractNum w:abstractNumId="13">
    <w:nsid w:val="1B0A7B6F"/>
    <w:multiLevelType w:val="multilevel"/>
    <w:tmpl w:val="73E0E5CA"/>
    <w:lvl w:ilvl="0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4"/>
      <w:numFmt w:val="decimal"/>
      <w:isLgl/>
      <w:lvlText w:val="%1.%2"/>
      <w:lvlJc w:val="left"/>
      <w:pPr>
        <w:ind w:left="1353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346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979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3972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4605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5598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6231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7224" w:hanging="1800"/>
      </w:pPr>
      <w:rPr>
        <w:rFonts w:hint="default"/>
      </w:rPr>
    </w:lvl>
  </w:abstractNum>
  <w:abstractNum w:abstractNumId="14">
    <w:nsid w:val="1E443B7F"/>
    <w:multiLevelType w:val="multilevel"/>
    <w:tmpl w:val="7B107D32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211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422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73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484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33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6546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7397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8608" w:hanging="1800"/>
      </w:pPr>
      <w:rPr>
        <w:rFonts w:hint="default"/>
      </w:rPr>
    </w:lvl>
  </w:abstractNum>
  <w:abstractNum w:abstractNumId="15">
    <w:nsid w:val="207156FD"/>
    <w:multiLevelType w:val="hybridMultilevel"/>
    <w:tmpl w:val="EB6A0AB6"/>
    <w:lvl w:ilvl="0" w:tplc="04090017">
      <w:start w:val="1"/>
      <w:numFmt w:val="lowerLetter"/>
      <w:lvlText w:val="%1)"/>
      <w:lvlJc w:val="left"/>
      <w:pPr>
        <w:ind w:left="1146" w:hanging="360"/>
      </w:p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6">
    <w:nsid w:val="220E350D"/>
    <w:multiLevelType w:val="hybridMultilevel"/>
    <w:tmpl w:val="C5BC5A76"/>
    <w:lvl w:ilvl="0" w:tplc="8EE2F6D8">
      <w:start w:val="2"/>
      <w:numFmt w:val="lowerLetter"/>
      <w:lvlText w:val="%1)"/>
      <w:lvlJc w:val="left"/>
      <w:pPr>
        <w:ind w:left="22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285F0D2D"/>
    <w:multiLevelType w:val="multilevel"/>
    <w:tmpl w:val="D8EEAB90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1118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996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634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632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27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268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906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6904" w:hanging="1800"/>
      </w:pPr>
      <w:rPr>
        <w:rFonts w:hint="default"/>
      </w:rPr>
    </w:lvl>
  </w:abstractNum>
  <w:abstractNum w:abstractNumId="18">
    <w:nsid w:val="2A023EF6"/>
    <w:multiLevelType w:val="hybridMultilevel"/>
    <w:tmpl w:val="0CBE2898"/>
    <w:lvl w:ilvl="0" w:tplc="C082EA4E">
      <w:start w:val="1"/>
      <w:numFmt w:val="decimal"/>
      <w:lvlText w:val="%1)"/>
      <w:lvlJc w:val="left"/>
      <w:pPr>
        <w:ind w:left="720" w:hanging="360"/>
      </w:pPr>
      <w:rPr>
        <w:rFonts w:hint="default"/>
        <w:vertAlign w:val="superscrip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2A703DB9"/>
    <w:multiLevelType w:val="multilevel"/>
    <w:tmpl w:val="26D40C9C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2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5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34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46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55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68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77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9000" w:hanging="1800"/>
      </w:pPr>
      <w:rPr>
        <w:rFonts w:hint="default"/>
      </w:rPr>
    </w:lvl>
  </w:abstractNum>
  <w:abstractNum w:abstractNumId="20">
    <w:nsid w:val="2B1A44E1"/>
    <w:multiLevelType w:val="hybridMultilevel"/>
    <w:tmpl w:val="AB9064F4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2D607A81"/>
    <w:multiLevelType w:val="hybridMultilevel"/>
    <w:tmpl w:val="128E2748"/>
    <w:lvl w:ilvl="0" w:tplc="04090019">
      <w:start w:val="1"/>
      <w:numFmt w:val="lowerLetter"/>
      <w:lvlText w:val="%1."/>
      <w:lvlJc w:val="left"/>
      <w:pPr>
        <w:ind w:left="121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31" w:hanging="360"/>
      </w:pPr>
    </w:lvl>
    <w:lvl w:ilvl="2" w:tplc="0409001B" w:tentative="1">
      <w:start w:val="1"/>
      <w:numFmt w:val="lowerRoman"/>
      <w:lvlText w:val="%3."/>
      <w:lvlJc w:val="right"/>
      <w:pPr>
        <w:ind w:left="2651" w:hanging="180"/>
      </w:pPr>
    </w:lvl>
    <w:lvl w:ilvl="3" w:tplc="0409000F" w:tentative="1">
      <w:start w:val="1"/>
      <w:numFmt w:val="decimal"/>
      <w:lvlText w:val="%4."/>
      <w:lvlJc w:val="left"/>
      <w:pPr>
        <w:ind w:left="3371" w:hanging="360"/>
      </w:pPr>
    </w:lvl>
    <w:lvl w:ilvl="4" w:tplc="04090019" w:tentative="1">
      <w:start w:val="1"/>
      <w:numFmt w:val="lowerLetter"/>
      <w:lvlText w:val="%5."/>
      <w:lvlJc w:val="left"/>
      <w:pPr>
        <w:ind w:left="4091" w:hanging="360"/>
      </w:pPr>
    </w:lvl>
    <w:lvl w:ilvl="5" w:tplc="0409001B" w:tentative="1">
      <w:start w:val="1"/>
      <w:numFmt w:val="lowerRoman"/>
      <w:lvlText w:val="%6."/>
      <w:lvlJc w:val="right"/>
      <w:pPr>
        <w:ind w:left="4811" w:hanging="180"/>
      </w:pPr>
    </w:lvl>
    <w:lvl w:ilvl="6" w:tplc="0409000F" w:tentative="1">
      <w:start w:val="1"/>
      <w:numFmt w:val="decimal"/>
      <w:lvlText w:val="%7."/>
      <w:lvlJc w:val="left"/>
      <w:pPr>
        <w:ind w:left="5531" w:hanging="360"/>
      </w:pPr>
    </w:lvl>
    <w:lvl w:ilvl="7" w:tplc="04090019" w:tentative="1">
      <w:start w:val="1"/>
      <w:numFmt w:val="lowerLetter"/>
      <w:lvlText w:val="%8."/>
      <w:lvlJc w:val="left"/>
      <w:pPr>
        <w:ind w:left="6251" w:hanging="360"/>
      </w:pPr>
    </w:lvl>
    <w:lvl w:ilvl="8" w:tplc="04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22">
    <w:nsid w:val="30206F35"/>
    <w:multiLevelType w:val="hybridMultilevel"/>
    <w:tmpl w:val="4BDE0172"/>
    <w:lvl w:ilvl="0" w:tplc="CB26EEB6">
      <w:start w:val="1"/>
      <w:numFmt w:val="lowerLetter"/>
      <w:lvlText w:val="%1)"/>
      <w:lvlJc w:val="left"/>
      <w:pPr>
        <w:ind w:left="22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31ED2159"/>
    <w:multiLevelType w:val="hybridMultilevel"/>
    <w:tmpl w:val="13BA1CFC"/>
    <w:lvl w:ilvl="0" w:tplc="495C9DB2">
      <w:start w:val="1"/>
      <w:numFmt w:val="decimal"/>
      <w:lvlText w:val="(%1)"/>
      <w:lvlJc w:val="left"/>
      <w:pPr>
        <w:ind w:left="193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651" w:hanging="360"/>
      </w:pPr>
    </w:lvl>
    <w:lvl w:ilvl="2" w:tplc="0409001B" w:tentative="1">
      <w:start w:val="1"/>
      <w:numFmt w:val="lowerRoman"/>
      <w:lvlText w:val="%3."/>
      <w:lvlJc w:val="right"/>
      <w:pPr>
        <w:ind w:left="3371" w:hanging="180"/>
      </w:pPr>
    </w:lvl>
    <w:lvl w:ilvl="3" w:tplc="0409000F" w:tentative="1">
      <w:start w:val="1"/>
      <w:numFmt w:val="decimal"/>
      <w:lvlText w:val="%4."/>
      <w:lvlJc w:val="left"/>
      <w:pPr>
        <w:ind w:left="4091" w:hanging="360"/>
      </w:pPr>
    </w:lvl>
    <w:lvl w:ilvl="4" w:tplc="04090019" w:tentative="1">
      <w:start w:val="1"/>
      <w:numFmt w:val="lowerLetter"/>
      <w:lvlText w:val="%5."/>
      <w:lvlJc w:val="left"/>
      <w:pPr>
        <w:ind w:left="4811" w:hanging="360"/>
      </w:pPr>
    </w:lvl>
    <w:lvl w:ilvl="5" w:tplc="0409001B" w:tentative="1">
      <w:start w:val="1"/>
      <w:numFmt w:val="lowerRoman"/>
      <w:lvlText w:val="%6."/>
      <w:lvlJc w:val="right"/>
      <w:pPr>
        <w:ind w:left="5531" w:hanging="180"/>
      </w:pPr>
    </w:lvl>
    <w:lvl w:ilvl="6" w:tplc="0409000F" w:tentative="1">
      <w:start w:val="1"/>
      <w:numFmt w:val="decimal"/>
      <w:lvlText w:val="%7."/>
      <w:lvlJc w:val="left"/>
      <w:pPr>
        <w:ind w:left="6251" w:hanging="360"/>
      </w:pPr>
    </w:lvl>
    <w:lvl w:ilvl="7" w:tplc="04090019" w:tentative="1">
      <w:start w:val="1"/>
      <w:numFmt w:val="lowerLetter"/>
      <w:lvlText w:val="%8."/>
      <w:lvlJc w:val="left"/>
      <w:pPr>
        <w:ind w:left="6971" w:hanging="360"/>
      </w:pPr>
    </w:lvl>
    <w:lvl w:ilvl="8" w:tplc="0409001B" w:tentative="1">
      <w:start w:val="1"/>
      <w:numFmt w:val="lowerRoman"/>
      <w:lvlText w:val="%9."/>
      <w:lvlJc w:val="right"/>
      <w:pPr>
        <w:ind w:left="7691" w:hanging="180"/>
      </w:pPr>
    </w:lvl>
  </w:abstractNum>
  <w:abstractNum w:abstractNumId="24">
    <w:nsid w:val="36AB7A4E"/>
    <w:multiLevelType w:val="multilevel"/>
    <w:tmpl w:val="7CB24C86"/>
    <w:lvl w:ilvl="0">
      <w:start w:val="1"/>
      <w:numFmt w:val="decimal"/>
      <w:lvlText w:val="%1."/>
      <w:lvlJc w:val="left"/>
      <w:pPr>
        <w:ind w:left="1980" w:hanging="360"/>
      </w:pPr>
      <w:rPr>
        <w:rFonts w:hint="default"/>
      </w:rPr>
    </w:lvl>
    <w:lvl w:ilvl="1">
      <w:start w:val="6"/>
      <w:numFmt w:val="decimal"/>
      <w:isLgl/>
      <w:lvlText w:val="%1.%2"/>
      <w:lvlJc w:val="left"/>
      <w:pPr>
        <w:ind w:left="19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3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3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7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7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0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0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420" w:hanging="1800"/>
      </w:pPr>
      <w:rPr>
        <w:rFonts w:hint="default"/>
      </w:rPr>
    </w:lvl>
  </w:abstractNum>
  <w:abstractNum w:abstractNumId="25">
    <w:nsid w:val="36F045E4"/>
    <w:multiLevelType w:val="hybridMultilevel"/>
    <w:tmpl w:val="01CC2A12"/>
    <w:lvl w:ilvl="0" w:tplc="04090017">
      <w:start w:val="1"/>
      <w:numFmt w:val="lowerLetter"/>
      <w:lvlText w:val="%1)"/>
      <w:lvlJc w:val="left"/>
      <w:pPr>
        <w:ind w:left="2280" w:hanging="360"/>
      </w:pPr>
    </w:lvl>
    <w:lvl w:ilvl="1" w:tplc="04090019" w:tentative="1">
      <w:start w:val="1"/>
      <w:numFmt w:val="lowerLetter"/>
      <w:lvlText w:val="%2."/>
      <w:lvlJc w:val="left"/>
      <w:pPr>
        <w:ind w:left="3000" w:hanging="360"/>
      </w:pPr>
    </w:lvl>
    <w:lvl w:ilvl="2" w:tplc="0409001B" w:tentative="1">
      <w:start w:val="1"/>
      <w:numFmt w:val="lowerRoman"/>
      <w:lvlText w:val="%3."/>
      <w:lvlJc w:val="right"/>
      <w:pPr>
        <w:ind w:left="3720" w:hanging="180"/>
      </w:pPr>
    </w:lvl>
    <w:lvl w:ilvl="3" w:tplc="0409000F" w:tentative="1">
      <w:start w:val="1"/>
      <w:numFmt w:val="decimal"/>
      <w:lvlText w:val="%4."/>
      <w:lvlJc w:val="left"/>
      <w:pPr>
        <w:ind w:left="4440" w:hanging="360"/>
      </w:pPr>
    </w:lvl>
    <w:lvl w:ilvl="4" w:tplc="04090019" w:tentative="1">
      <w:start w:val="1"/>
      <w:numFmt w:val="lowerLetter"/>
      <w:lvlText w:val="%5."/>
      <w:lvlJc w:val="left"/>
      <w:pPr>
        <w:ind w:left="5160" w:hanging="360"/>
      </w:pPr>
    </w:lvl>
    <w:lvl w:ilvl="5" w:tplc="0409001B" w:tentative="1">
      <w:start w:val="1"/>
      <w:numFmt w:val="lowerRoman"/>
      <w:lvlText w:val="%6."/>
      <w:lvlJc w:val="right"/>
      <w:pPr>
        <w:ind w:left="5880" w:hanging="180"/>
      </w:pPr>
    </w:lvl>
    <w:lvl w:ilvl="6" w:tplc="0409000F" w:tentative="1">
      <w:start w:val="1"/>
      <w:numFmt w:val="decimal"/>
      <w:lvlText w:val="%7."/>
      <w:lvlJc w:val="left"/>
      <w:pPr>
        <w:ind w:left="6600" w:hanging="360"/>
      </w:pPr>
    </w:lvl>
    <w:lvl w:ilvl="7" w:tplc="04090019" w:tentative="1">
      <w:start w:val="1"/>
      <w:numFmt w:val="lowerLetter"/>
      <w:lvlText w:val="%8."/>
      <w:lvlJc w:val="left"/>
      <w:pPr>
        <w:ind w:left="7320" w:hanging="360"/>
      </w:pPr>
    </w:lvl>
    <w:lvl w:ilvl="8" w:tplc="0409001B" w:tentative="1">
      <w:start w:val="1"/>
      <w:numFmt w:val="lowerRoman"/>
      <w:lvlText w:val="%9."/>
      <w:lvlJc w:val="right"/>
      <w:pPr>
        <w:ind w:left="8040" w:hanging="180"/>
      </w:pPr>
    </w:lvl>
  </w:abstractNum>
  <w:abstractNum w:abstractNumId="26">
    <w:nsid w:val="3B3F2A64"/>
    <w:multiLevelType w:val="hybridMultilevel"/>
    <w:tmpl w:val="04CEA5C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3B712CF8"/>
    <w:multiLevelType w:val="hybridMultilevel"/>
    <w:tmpl w:val="CAEEC5F6"/>
    <w:lvl w:ilvl="0" w:tplc="7898C122">
      <w:start w:val="1"/>
      <w:numFmt w:val="lowerLetter"/>
      <w:lvlText w:val="(%1)"/>
      <w:lvlJc w:val="left"/>
      <w:pPr>
        <w:ind w:left="185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75" w:hanging="360"/>
      </w:pPr>
    </w:lvl>
    <w:lvl w:ilvl="2" w:tplc="0409001B" w:tentative="1">
      <w:start w:val="1"/>
      <w:numFmt w:val="lowerRoman"/>
      <w:lvlText w:val="%3."/>
      <w:lvlJc w:val="right"/>
      <w:pPr>
        <w:ind w:left="3295" w:hanging="180"/>
      </w:pPr>
    </w:lvl>
    <w:lvl w:ilvl="3" w:tplc="0409000F" w:tentative="1">
      <w:start w:val="1"/>
      <w:numFmt w:val="decimal"/>
      <w:lvlText w:val="%4."/>
      <w:lvlJc w:val="left"/>
      <w:pPr>
        <w:ind w:left="4015" w:hanging="360"/>
      </w:pPr>
    </w:lvl>
    <w:lvl w:ilvl="4" w:tplc="04090019" w:tentative="1">
      <w:start w:val="1"/>
      <w:numFmt w:val="lowerLetter"/>
      <w:lvlText w:val="%5."/>
      <w:lvlJc w:val="left"/>
      <w:pPr>
        <w:ind w:left="4735" w:hanging="360"/>
      </w:pPr>
    </w:lvl>
    <w:lvl w:ilvl="5" w:tplc="0409001B" w:tentative="1">
      <w:start w:val="1"/>
      <w:numFmt w:val="lowerRoman"/>
      <w:lvlText w:val="%6."/>
      <w:lvlJc w:val="right"/>
      <w:pPr>
        <w:ind w:left="5455" w:hanging="180"/>
      </w:pPr>
    </w:lvl>
    <w:lvl w:ilvl="6" w:tplc="0409000F" w:tentative="1">
      <w:start w:val="1"/>
      <w:numFmt w:val="decimal"/>
      <w:lvlText w:val="%7."/>
      <w:lvlJc w:val="left"/>
      <w:pPr>
        <w:ind w:left="6175" w:hanging="360"/>
      </w:pPr>
    </w:lvl>
    <w:lvl w:ilvl="7" w:tplc="04090019" w:tentative="1">
      <w:start w:val="1"/>
      <w:numFmt w:val="lowerLetter"/>
      <w:lvlText w:val="%8."/>
      <w:lvlJc w:val="left"/>
      <w:pPr>
        <w:ind w:left="6895" w:hanging="360"/>
      </w:pPr>
    </w:lvl>
    <w:lvl w:ilvl="8" w:tplc="0409001B" w:tentative="1">
      <w:start w:val="1"/>
      <w:numFmt w:val="lowerRoman"/>
      <w:lvlText w:val="%9."/>
      <w:lvlJc w:val="right"/>
      <w:pPr>
        <w:ind w:left="7615" w:hanging="180"/>
      </w:pPr>
    </w:lvl>
  </w:abstractNum>
  <w:abstractNum w:abstractNumId="28">
    <w:nsid w:val="3B7F38DC"/>
    <w:multiLevelType w:val="multilevel"/>
    <w:tmpl w:val="1C0EB918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111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9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61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6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23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2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85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6840" w:hanging="1800"/>
      </w:pPr>
      <w:rPr>
        <w:rFonts w:hint="default"/>
      </w:rPr>
    </w:lvl>
  </w:abstractNum>
  <w:abstractNum w:abstractNumId="29">
    <w:nsid w:val="3E532B67"/>
    <w:multiLevelType w:val="multilevel"/>
    <w:tmpl w:val="83BA02AA"/>
    <w:lvl w:ilvl="0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3"/>
      <w:numFmt w:val="decimal"/>
      <w:isLgl/>
      <w:lvlText w:val="%1.%2."/>
      <w:lvlJc w:val="left"/>
      <w:pPr>
        <w:ind w:left="900" w:hanging="540"/>
      </w:pPr>
      <w:rPr>
        <w:rFonts w:hint="default"/>
      </w:rPr>
    </w:lvl>
    <w:lvl w:ilvl="2">
      <w:start w:val="2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30">
    <w:nsid w:val="40680C3B"/>
    <w:multiLevelType w:val="multilevel"/>
    <w:tmpl w:val="6506F9B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86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212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278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704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77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96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262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688" w:hanging="1800"/>
      </w:pPr>
      <w:rPr>
        <w:rFonts w:hint="default"/>
      </w:rPr>
    </w:lvl>
  </w:abstractNum>
  <w:abstractNum w:abstractNumId="31">
    <w:nsid w:val="41EE7D24"/>
    <w:multiLevelType w:val="hybridMultilevel"/>
    <w:tmpl w:val="434E7C76"/>
    <w:lvl w:ilvl="0" w:tplc="04090011">
      <w:start w:val="1"/>
      <w:numFmt w:val="decimal"/>
      <w:lvlText w:val="%1)"/>
      <w:lvlJc w:val="left"/>
      <w:pPr>
        <w:ind w:left="1571" w:hanging="360"/>
      </w:p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32">
    <w:nsid w:val="426F7009"/>
    <w:multiLevelType w:val="multilevel"/>
    <w:tmpl w:val="D35C1DD4"/>
    <w:lvl w:ilvl="0">
      <w:start w:val="2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1249" w:hanging="540"/>
      </w:pPr>
      <w:rPr>
        <w:rFonts w:hint="default"/>
      </w:rPr>
    </w:lvl>
    <w:lvl w:ilvl="2">
      <w:start w:val="3"/>
      <w:numFmt w:val="decimal"/>
      <w:lvlText w:val="%1.%2.%3."/>
      <w:lvlJc w:val="left"/>
      <w:pPr>
        <w:ind w:left="2138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47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16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25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694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03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472" w:hanging="1800"/>
      </w:pPr>
      <w:rPr>
        <w:rFonts w:hint="default"/>
      </w:rPr>
    </w:lvl>
  </w:abstractNum>
  <w:abstractNum w:abstractNumId="33">
    <w:nsid w:val="42DB0AEA"/>
    <w:multiLevelType w:val="hybridMultilevel"/>
    <w:tmpl w:val="8D020E76"/>
    <w:lvl w:ilvl="0" w:tplc="495C9DB2">
      <w:start w:val="1"/>
      <w:numFmt w:val="decimal"/>
      <w:lvlText w:val="(%1)"/>
      <w:lvlJc w:val="left"/>
      <w:pPr>
        <w:ind w:left="270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425" w:hanging="360"/>
      </w:pPr>
    </w:lvl>
    <w:lvl w:ilvl="2" w:tplc="0409001B" w:tentative="1">
      <w:start w:val="1"/>
      <w:numFmt w:val="lowerRoman"/>
      <w:lvlText w:val="%3."/>
      <w:lvlJc w:val="right"/>
      <w:pPr>
        <w:ind w:left="4145" w:hanging="180"/>
      </w:pPr>
    </w:lvl>
    <w:lvl w:ilvl="3" w:tplc="0409000F" w:tentative="1">
      <w:start w:val="1"/>
      <w:numFmt w:val="decimal"/>
      <w:lvlText w:val="%4."/>
      <w:lvlJc w:val="left"/>
      <w:pPr>
        <w:ind w:left="4865" w:hanging="360"/>
      </w:pPr>
    </w:lvl>
    <w:lvl w:ilvl="4" w:tplc="04090019" w:tentative="1">
      <w:start w:val="1"/>
      <w:numFmt w:val="lowerLetter"/>
      <w:lvlText w:val="%5."/>
      <w:lvlJc w:val="left"/>
      <w:pPr>
        <w:ind w:left="5585" w:hanging="360"/>
      </w:pPr>
    </w:lvl>
    <w:lvl w:ilvl="5" w:tplc="0409001B" w:tentative="1">
      <w:start w:val="1"/>
      <w:numFmt w:val="lowerRoman"/>
      <w:lvlText w:val="%6."/>
      <w:lvlJc w:val="right"/>
      <w:pPr>
        <w:ind w:left="6305" w:hanging="180"/>
      </w:pPr>
    </w:lvl>
    <w:lvl w:ilvl="6" w:tplc="0409000F" w:tentative="1">
      <w:start w:val="1"/>
      <w:numFmt w:val="decimal"/>
      <w:lvlText w:val="%7."/>
      <w:lvlJc w:val="left"/>
      <w:pPr>
        <w:ind w:left="7025" w:hanging="360"/>
      </w:pPr>
    </w:lvl>
    <w:lvl w:ilvl="7" w:tplc="04090019" w:tentative="1">
      <w:start w:val="1"/>
      <w:numFmt w:val="lowerLetter"/>
      <w:lvlText w:val="%8."/>
      <w:lvlJc w:val="left"/>
      <w:pPr>
        <w:ind w:left="7745" w:hanging="360"/>
      </w:pPr>
    </w:lvl>
    <w:lvl w:ilvl="8" w:tplc="0409001B" w:tentative="1">
      <w:start w:val="1"/>
      <w:numFmt w:val="lowerRoman"/>
      <w:lvlText w:val="%9."/>
      <w:lvlJc w:val="right"/>
      <w:pPr>
        <w:ind w:left="8465" w:hanging="180"/>
      </w:pPr>
    </w:lvl>
  </w:abstractNum>
  <w:abstractNum w:abstractNumId="34">
    <w:nsid w:val="43915DE6"/>
    <w:multiLevelType w:val="hybridMultilevel"/>
    <w:tmpl w:val="0DFE294C"/>
    <w:lvl w:ilvl="0" w:tplc="04090019">
      <w:start w:val="1"/>
      <w:numFmt w:val="lowerLetter"/>
      <w:lvlText w:val="%1."/>
      <w:lvlJc w:val="left"/>
      <w:pPr>
        <w:ind w:left="1260" w:hanging="360"/>
      </w:pPr>
    </w:lvl>
    <w:lvl w:ilvl="1" w:tplc="04090019" w:tentative="1">
      <w:start w:val="1"/>
      <w:numFmt w:val="lowerLetter"/>
      <w:lvlText w:val="%2."/>
      <w:lvlJc w:val="left"/>
      <w:pPr>
        <w:ind w:left="1980" w:hanging="360"/>
      </w:pPr>
    </w:lvl>
    <w:lvl w:ilvl="2" w:tplc="0409001B" w:tentative="1">
      <w:start w:val="1"/>
      <w:numFmt w:val="lowerRoman"/>
      <w:lvlText w:val="%3."/>
      <w:lvlJc w:val="right"/>
      <w:pPr>
        <w:ind w:left="2700" w:hanging="180"/>
      </w:pPr>
    </w:lvl>
    <w:lvl w:ilvl="3" w:tplc="0409000F" w:tentative="1">
      <w:start w:val="1"/>
      <w:numFmt w:val="decimal"/>
      <w:lvlText w:val="%4."/>
      <w:lvlJc w:val="left"/>
      <w:pPr>
        <w:ind w:left="3420" w:hanging="360"/>
      </w:pPr>
    </w:lvl>
    <w:lvl w:ilvl="4" w:tplc="04090019" w:tentative="1">
      <w:start w:val="1"/>
      <w:numFmt w:val="lowerLetter"/>
      <w:lvlText w:val="%5."/>
      <w:lvlJc w:val="left"/>
      <w:pPr>
        <w:ind w:left="4140" w:hanging="360"/>
      </w:pPr>
    </w:lvl>
    <w:lvl w:ilvl="5" w:tplc="0409001B" w:tentative="1">
      <w:start w:val="1"/>
      <w:numFmt w:val="lowerRoman"/>
      <w:lvlText w:val="%6."/>
      <w:lvlJc w:val="right"/>
      <w:pPr>
        <w:ind w:left="4860" w:hanging="180"/>
      </w:pPr>
    </w:lvl>
    <w:lvl w:ilvl="6" w:tplc="0409000F" w:tentative="1">
      <w:start w:val="1"/>
      <w:numFmt w:val="decimal"/>
      <w:lvlText w:val="%7."/>
      <w:lvlJc w:val="left"/>
      <w:pPr>
        <w:ind w:left="5580" w:hanging="360"/>
      </w:pPr>
    </w:lvl>
    <w:lvl w:ilvl="7" w:tplc="04090019" w:tentative="1">
      <w:start w:val="1"/>
      <w:numFmt w:val="lowerLetter"/>
      <w:lvlText w:val="%8."/>
      <w:lvlJc w:val="left"/>
      <w:pPr>
        <w:ind w:left="6300" w:hanging="360"/>
      </w:pPr>
    </w:lvl>
    <w:lvl w:ilvl="8" w:tplc="0409001B" w:tentative="1">
      <w:start w:val="1"/>
      <w:numFmt w:val="lowerRoman"/>
      <w:lvlText w:val="%9."/>
      <w:lvlJc w:val="right"/>
      <w:pPr>
        <w:ind w:left="7020" w:hanging="180"/>
      </w:pPr>
    </w:lvl>
  </w:abstractNum>
  <w:abstractNum w:abstractNumId="35">
    <w:nsid w:val="48A92DAE"/>
    <w:multiLevelType w:val="hybridMultilevel"/>
    <w:tmpl w:val="71ECD272"/>
    <w:lvl w:ilvl="0" w:tplc="04090017">
      <w:start w:val="1"/>
      <w:numFmt w:val="lowerLetter"/>
      <w:lvlText w:val="%1)"/>
      <w:lvlJc w:val="left"/>
      <w:pPr>
        <w:ind w:left="2421" w:hanging="360"/>
      </w:pPr>
    </w:lvl>
    <w:lvl w:ilvl="1" w:tplc="04090019" w:tentative="1">
      <w:start w:val="1"/>
      <w:numFmt w:val="lowerLetter"/>
      <w:lvlText w:val="%2."/>
      <w:lvlJc w:val="left"/>
      <w:pPr>
        <w:ind w:left="3141" w:hanging="360"/>
      </w:pPr>
    </w:lvl>
    <w:lvl w:ilvl="2" w:tplc="0409001B" w:tentative="1">
      <w:start w:val="1"/>
      <w:numFmt w:val="lowerRoman"/>
      <w:lvlText w:val="%3."/>
      <w:lvlJc w:val="right"/>
      <w:pPr>
        <w:ind w:left="3861" w:hanging="180"/>
      </w:pPr>
    </w:lvl>
    <w:lvl w:ilvl="3" w:tplc="0409000F" w:tentative="1">
      <w:start w:val="1"/>
      <w:numFmt w:val="decimal"/>
      <w:lvlText w:val="%4."/>
      <w:lvlJc w:val="left"/>
      <w:pPr>
        <w:ind w:left="4581" w:hanging="360"/>
      </w:pPr>
    </w:lvl>
    <w:lvl w:ilvl="4" w:tplc="04090019" w:tentative="1">
      <w:start w:val="1"/>
      <w:numFmt w:val="lowerLetter"/>
      <w:lvlText w:val="%5."/>
      <w:lvlJc w:val="left"/>
      <w:pPr>
        <w:ind w:left="5301" w:hanging="360"/>
      </w:pPr>
    </w:lvl>
    <w:lvl w:ilvl="5" w:tplc="0409001B" w:tentative="1">
      <w:start w:val="1"/>
      <w:numFmt w:val="lowerRoman"/>
      <w:lvlText w:val="%6."/>
      <w:lvlJc w:val="right"/>
      <w:pPr>
        <w:ind w:left="6021" w:hanging="180"/>
      </w:pPr>
    </w:lvl>
    <w:lvl w:ilvl="6" w:tplc="0409000F" w:tentative="1">
      <w:start w:val="1"/>
      <w:numFmt w:val="decimal"/>
      <w:lvlText w:val="%7."/>
      <w:lvlJc w:val="left"/>
      <w:pPr>
        <w:ind w:left="6741" w:hanging="360"/>
      </w:pPr>
    </w:lvl>
    <w:lvl w:ilvl="7" w:tplc="04090019" w:tentative="1">
      <w:start w:val="1"/>
      <w:numFmt w:val="lowerLetter"/>
      <w:lvlText w:val="%8."/>
      <w:lvlJc w:val="left"/>
      <w:pPr>
        <w:ind w:left="7461" w:hanging="360"/>
      </w:pPr>
    </w:lvl>
    <w:lvl w:ilvl="8" w:tplc="0409001B" w:tentative="1">
      <w:start w:val="1"/>
      <w:numFmt w:val="lowerRoman"/>
      <w:lvlText w:val="%9."/>
      <w:lvlJc w:val="right"/>
      <w:pPr>
        <w:ind w:left="8181" w:hanging="180"/>
      </w:pPr>
    </w:lvl>
  </w:abstractNum>
  <w:abstractNum w:abstractNumId="36">
    <w:nsid w:val="48B17108"/>
    <w:multiLevelType w:val="hybridMultilevel"/>
    <w:tmpl w:val="1F0A1C38"/>
    <w:lvl w:ilvl="0" w:tplc="0FEC307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4A6424CD"/>
    <w:multiLevelType w:val="hybridMultilevel"/>
    <w:tmpl w:val="EA02122A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4B2E66DC"/>
    <w:multiLevelType w:val="hybridMultilevel"/>
    <w:tmpl w:val="75221C22"/>
    <w:lvl w:ilvl="0" w:tplc="04090017">
      <w:start w:val="1"/>
      <w:numFmt w:val="lowerLetter"/>
      <w:lvlText w:val="%1)"/>
      <w:lvlJc w:val="left"/>
      <w:pPr>
        <w:ind w:left="2421" w:hanging="360"/>
      </w:pPr>
    </w:lvl>
    <w:lvl w:ilvl="1" w:tplc="04090019" w:tentative="1">
      <w:start w:val="1"/>
      <w:numFmt w:val="lowerLetter"/>
      <w:lvlText w:val="%2."/>
      <w:lvlJc w:val="left"/>
      <w:pPr>
        <w:ind w:left="3141" w:hanging="360"/>
      </w:pPr>
    </w:lvl>
    <w:lvl w:ilvl="2" w:tplc="0409001B" w:tentative="1">
      <w:start w:val="1"/>
      <w:numFmt w:val="lowerRoman"/>
      <w:lvlText w:val="%3."/>
      <w:lvlJc w:val="right"/>
      <w:pPr>
        <w:ind w:left="3861" w:hanging="180"/>
      </w:pPr>
    </w:lvl>
    <w:lvl w:ilvl="3" w:tplc="0409000F" w:tentative="1">
      <w:start w:val="1"/>
      <w:numFmt w:val="decimal"/>
      <w:lvlText w:val="%4."/>
      <w:lvlJc w:val="left"/>
      <w:pPr>
        <w:ind w:left="4581" w:hanging="360"/>
      </w:pPr>
    </w:lvl>
    <w:lvl w:ilvl="4" w:tplc="04090019" w:tentative="1">
      <w:start w:val="1"/>
      <w:numFmt w:val="lowerLetter"/>
      <w:lvlText w:val="%5."/>
      <w:lvlJc w:val="left"/>
      <w:pPr>
        <w:ind w:left="5301" w:hanging="360"/>
      </w:pPr>
    </w:lvl>
    <w:lvl w:ilvl="5" w:tplc="0409001B" w:tentative="1">
      <w:start w:val="1"/>
      <w:numFmt w:val="lowerRoman"/>
      <w:lvlText w:val="%6."/>
      <w:lvlJc w:val="right"/>
      <w:pPr>
        <w:ind w:left="6021" w:hanging="180"/>
      </w:pPr>
    </w:lvl>
    <w:lvl w:ilvl="6" w:tplc="0409000F" w:tentative="1">
      <w:start w:val="1"/>
      <w:numFmt w:val="decimal"/>
      <w:lvlText w:val="%7."/>
      <w:lvlJc w:val="left"/>
      <w:pPr>
        <w:ind w:left="6741" w:hanging="360"/>
      </w:pPr>
    </w:lvl>
    <w:lvl w:ilvl="7" w:tplc="04090019" w:tentative="1">
      <w:start w:val="1"/>
      <w:numFmt w:val="lowerLetter"/>
      <w:lvlText w:val="%8."/>
      <w:lvlJc w:val="left"/>
      <w:pPr>
        <w:ind w:left="7461" w:hanging="360"/>
      </w:pPr>
    </w:lvl>
    <w:lvl w:ilvl="8" w:tplc="0409001B" w:tentative="1">
      <w:start w:val="1"/>
      <w:numFmt w:val="lowerRoman"/>
      <w:lvlText w:val="%9."/>
      <w:lvlJc w:val="right"/>
      <w:pPr>
        <w:ind w:left="8181" w:hanging="180"/>
      </w:pPr>
    </w:lvl>
  </w:abstractNum>
  <w:abstractNum w:abstractNumId="39">
    <w:nsid w:val="4F094247"/>
    <w:multiLevelType w:val="hybridMultilevel"/>
    <w:tmpl w:val="ADBEEB52"/>
    <w:lvl w:ilvl="0" w:tplc="04090011">
      <w:start w:val="1"/>
      <w:numFmt w:val="decimal"/>
      <w:lvlText w:val="%1)"/>
      <w:lvlJc w:val="left"/>
      <w:pPr>
        <w:ind w:left="1996" w:hanging="360"/>
      </w:pPr>
    </w:lvl>
    <w:lvl w:ilvl="1" w:tplc="04090017">
      <w:start w:val="1"/>
      <w:numFmt w:val="lowerLetter"/>
      <w:lvlText w:val="%2)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40">
    <w:nsid w:val="558354D4"/>
    <w:multiLevelType w:val="hybridMultilevel"/>
    <w:tmpl w:val="8DFA5B58"/>
    <w:lvl w:ilvl="0" w:tplc="07D24782">
      <w:start w:val="1"/>
      <w:numFmt w:val="decimal"/>
      <w:lvlText w:val="%1."/>
      <w:lvlJc w:val="left"/>
      <w:pPr>
        <w:ind w:left="19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>
    <w:nsid w:val="58AD20DF"/>
    <w:multiLevelType w:val="hybridMultilevel"/>
    <w:tmpl w:val="B48CD54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>
    <w:nsid w:val="5C7550AE"/>
    <w:multiLevelType w:val="hybridMultilevel"/>
    <w:tmpl w:val="F604C3FA"/>
    <w:lvl w:ilvl="0" w:tplc="04090017">
      <w:start w:val="1"/>
      <w:numFmt w:val="lowerLetter"/>
      <w:lvlText w:val="%1)"/>
      <w:lvlJc w:val="left"/>
      <w:pPr>
        <w:ind w:left="2988" w:hanging="360"/>
      </w:pPr>
    </w:lvl>
    <w:lvl w:ilvl="1" w:tplc="7898C122">
      <w:start w:val="1"/>
      <w:numFmt w:val="lowerLetter"/>
      <w:lvlText w:val="(%2)"/>
      <w:lvlJc w:val="left"/>
      <w:pPr>
        <w:ind w:left="2204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4428" w:hanging="180"/>
      </w:pPr>
    </w:lvl>
    <w:lvl w:ilvl="3" w:tplc="0409000F" w:tentative="1">
      <w:start w:val="1"/>
      <w:numFmt w:val="decimal"/>
      <w:lvlText w:val="%4."/>
      <w:lvlJc w:val="left"/>
      <w:pPr>
        <w:ind w:left="5148" w:hanging="360"/>
      </w:pPr>
    </w:lvl>
    <w:lvl w:ilvl="4" w:tplc="04090019" w:tentative="1">
      <w:start w:val="1"/>
      <w:numFmt w:val="lowerLetter"/>
      <w:lvlText w:val="%5."/>
      <w:lvlJc w:val="left"/>
      <w:pPr>
        <w:ind w:left="5868" w:hanging="360"/>
      </w:pPr>
    </w:lvl>
    <w:lvl w:ilvl="5" w:tplc="0409001B" w:tentative="1">
      <w:start w:val="1"/>
      <w:numFmt w:val="lowerRoman"/>
      <w:lvlText w:val="%6."/>
      <w:lvlJc w:val="right"/>
      <w:pPr>
        <w:ind w:left="6588" w:hanging="180"/>
      </w:pPr>
    </w:lvl>
    <w:lvl w:ilvl="6" w:tplc="0409000F" w:tentative="1">
      <w:start w:val="1"/>
      <w:numFmt w:val="decimal"/>
      <w:lvlText w:val="%7."/>
      <w:lvlJc w:val="left"/>
      <w:pPr>
        <w:ind w:left="7308" w:hanging="360"/>
      </w:pPr>
    </w:lvl>
    <w:lvl w:ilvl="7" w:tplc="04090019" w:tentative="1">
      <w:start w:val="1"/>
      <w:numFmt w:val="lowerLetter"/>
      <w:lvlText w:val="%8."/>
      <w:lvlJc w:val="left"/>
      <w:pPr>
        <w:ind w:left="8028" w:hanging="360"/>
      </w:pPr>
    </w:lvl>
    <w:lvl w:ilvl="8" w:tplc="0409001B" w:tentative="1">
      <w:start w:val="1"/>
      <w:numFmt w:val="lowerRoman"/>
      <w:lvlText w:val="%9."/>
      <w:lvlJc w:val="right"/>
      <w:pPr>
        <w:ind w:left="8748" w:hanging="180"/>
      </w:pPr>
    </w:lvl>
  </w:abstractNum>
  <w:abstractNum w:abstractNumId="43">
    <w:nsid w:val="5DCA5AE3"/>
    <w:multiLevelType w:val="hybridMultilevel"/>
    <w:tmpl w:val="036A3F24"/>
    <w:lvl w:ilvl="0" w:tplc="04090019">
      <w:start w:val="1"/>
      <w:numFmt w:val="lowerLetter"/>
      <w:lvlText w:val="%1."/>
      <w:lvlJc w:val="left"/>
      <w:pPr>
        <w:ind w:left="1571" w:hanging="360"/>
      </w:p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44">
    <w:nsid w:val="5F8A7662"/>
    <w:multiLevelType w:val="multilevel"/>
    <w:tmpl w:val="DE9243F8"/>
    <w:lvl w:ilvl="0">
      <w:start w:val="2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539" w:hanging="540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left="2718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3717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5076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6075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7434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8433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9792" w:hanging="1800"/>
      </w:pPr>
      <w:rPr>
        <w:rFonts w:hint="default"/>
      </w:rPr>
    </w:lvl>
  </w:abstractNum>
  <w:abstractNum w:abstractNumId="45">
    <w:nsid w:val="607C4354"/>
    <w:multiLevelType w:val="hybridMultilevel"/>
    <w:tmpl w:val="8618D454"/>
    <w:lvl w:ilvl="0" w:tplc="04090017">
      <w:start w:val="1"/>
      <w:numFmt w:val="lowerLetter"/>
      <w:lvlText w:val="%1)"/>
      <w:lvlJc w:val="left"/>
      <w:pPr>
        <w:ind w:left="2421" w:hanging="360"/>
      </w:pPr>
    </w:lvl>
    <w:lvl w:ilvl="1" w:tplc="04090019" w:tentative="1">
      <w:start w:val="1"/>
      <w:numFmt w:val="lowerLetter"/>
      <w:lvlText w:val="%2."/>
      <w:lvlJc w:val="left"/>
      <w:pPr>
        <w:ind w:left="3141" w:hanging="360"/>
      </w:pPr>
    </w:lvl>
    <w:lvl w:ilvl="2" w:tplc="0409001B" w:tentative="1">
      <w:start w:val="1"/>
      <w:numFmt w:val="lowerRoman"/>
      <w:lvlText w:val="%3."/>
      <w:lvlJc w:val="right"/>
      <w:pPr>
        <w:ind w:left="3861" w:hanging="180"/>
      </w:pPr>
    </w:lvl>
    <w:lvl w:ilvl="3" w:tplc="0409000F" w:tentative="1">
      <w:start w:val="1"/>
      <w:numFmt w:val="decimal"/>
      <w:lvlText w:val="%4."/>
      <w:lvlJc w:val="left"/>
      <w:pPr>
        <w:ind w:left="4581" w:hanging="360"/>
      </w:pPr>
    </w:lvl>
    <w:lvl w:ilvl="4" w:tplc="04090019" w:tentative="1">
      <w:start w:val="1"/>
      <w:numFmt w:val="lowerLetter"/>
      <w:lvlText w:val="%5."/>
      <w:lvlJc w:val="left"/>
      <w:pPr>
        <w:ind w:left="5301" w:hanging="360"/>
      </w:pPr>
    </w:lvl>
    <w:lvl w:ilvl="5" w:tplc="0409001B" w:tentative="1">
      <w:start w:val="1"/>
      <w:numFmt w:val="lowerRoman"/>
      <w:lvlText w:val="%6."/>
      <w:lvlJc w:val="right"/>
      <w:pPr>
        <w:ind w:left="6021" w:hanging="180"/>
      </w:pPr>
    </w:lvl>
    <w:lvl w:ilvl="6" w:tplc="0409000F" w:tentative="1">
      <w:start w:val="1"/>
      <w:numFmt w:val="decimal"/>
      <w:lvlText w:val="%7."/>
      <w:lvlJc w:val="left"/>
      <w:pPr>
        <w:ind w:left="6741" w:hanging="360"/>
      </w:pPr>
    </w:lvl>
    <w:lvl w:ilvl="7" w:tplc="04090019" w:tentative="1">
      <w:start w:val="1"/>
      <w:numFmt w:val="lowerLetter"/>
      <w:lvlText w:val="%8."/>
      <w:lvlJc w:val="left"/>
      <w:pPr>
        <w:ind w:left="7461" w:hanging="360"/>
      </w:pPr>
    </w:lvl>
    <w:lvl w:ilvl="8" w:tplc="0409001B" w:tentative="1">
      <w:start w:val="1"/>
      <w:numFmt w:val="lowerRoman"/>
      <w:lvlText w:val="%9."/>
      <w:lvlJc w:val="right"/>
      <w:pPr>
        <w:ind w:left="8181" w:hanging="180"/>
      </w:pPr>
    </w:lvl>
  </w:abstractNum>
  <w:abstractNum w:abstractNumId="46">
    <w:nsid w:val="61C22861"/>
    <w:multiLevelType w:val="multilevel"/>
    <w:tmpl w:val="F59039AC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1118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996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634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632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27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268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906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6904" w:hanging="1800"/>
      </w:pPr>
      <w:rPr>
        <w:rFonts w:hint="default"/>
      </w:rPr>
    </w:lvl>
  </w:abstractNum>
  <w:abstractNum w:abstractNumId="47">
    <w:nsid w:val="62A06660"/>
    <w:multiLevelType w:val="hybridMultilevel"/>
    <w:tmpl w:val="765E8610"/>
    <w:lvl w:ilvl="0" w:tplc="04090019">
      <w:start w:val="1"/>
      <w:numFmt w:val="lowerLetter"/>
      <w:lvlText w:val="%1."/>
      <w:lvlJc w:val="left"/>
      <w:pPr>
        <w:ind w:left="1350" w:hanging="360"/>
      </w:pPr>
    </w:lvl>
    <w:lvl w:ilvl="1" w:tplc="04090019" w:tentative="1">
      <w:start w:val="1"/>
      <w:numFmt w:val="lowerLetter"/>
      <w:lvlText w:val="%2."/>
      <w:lvlJc w:val="left"/>
      <w:pPr>
        <w:ind w:left="2070" w:hanging="360"/>
      </w:pPr>
    </w:lvl>
    <w:lvl w:ilvl="2" w:tplc="0409001B" w:tentative="1">
      <w:start w:val="1"/>
      <w:numFmt w:val="lowerRoman"/>
      <w:lvlText w:val="%3."/>
      <w:lvlJc w:val="right"/>
      <w:pPr>
        <w:ind w:left="2790" w:hanging="180"/>
      </w:pPr>
    </w:lvl>
    <w:lvl w:ilvl="3" w:tplc="0409000F" w:tentative="1">
      <w:start w:val="1"/>
      <w:numFmt w:val="decimal"/>
      <w:lvlText w:val="%4."/>
      <w:lvlJc w:val="left"/>
      <w:pPr>
        <w:ind w:left="3510" w:hanging="360"/>
      </w:pPr>
    </w:lvl>
    <w:lvl w:ilvl="4" w:tplc="04090019" w:tentative="1">
      <w:start w:val="1"/>
      <w:numFmt w:val="lowerLetter"/>
      <w:lvlText w:val="%5."/>
      <w:lvlJc w:val="left"/>
      <w:pPr>
        <w:ind w:left="4230" w:hanging="360"/>
      </w:pPr>
    </w:lvl>
    <w:lvl w:ilvl="5" w:tplc="0409001B" w:tentative="1">
      <w:start w:val="1"/>
      <w:numFmt w:val="lowerRoman"/>
      <w:lvlText w:val="%6."/>
      <w:lvlJc w:val="right"/>
      <w:pPr>
        <w:ind w:left="4950" w:hanging="180"/>
      </w:pPr>
    </w:lvl>
    <w:lvl w:ilvl="6" w:tplc="0409000F" w:tentative="1">
      <w:start w:val="1"/>
      <w:numFmt w:val="decimal"/>
      <w:lvlText w:val="%7."/>
      <w:lvlJc w:val="left"/>
      <w:pPr>
        <w:ind w:left="5670" w:hanging="360"/>
      </w:pPr>
    </w:lvl>
    <w:lvl w:ilvl="7" w:tplc="04090019" w:tentative="1">
      <w:start w:val="1"/>
      <w:numFmt w:val="lowerLetter"/>
      <w:lvlText w:val="%8."/>
      <w:lvlJc w:val="left"/>
      <w:pPr>
        <w:ind w:left="6390" w:hanging="360"/>
      </w:pPr>
    </w:lvl>
    <w:lvl w:ilvl="8" w:tplc="0409001B" w:tentative="1">
      <w:start w:val="1"/>
      <w:numFmt w:val="lowerRoman"/>
      <w:lvlText w:val="%9."/>
      <w:lvlJc w:val="right"/>
      <w:pPr>
        <w:ind w:left="7110" w:hanging="180"/>
      </w:pPr>
    </w:lvl>
  </w:abstractNum>
  <w:abstractNum w:abstractNumId="48">
    <w:nsid w:val="636155F7"/>
    <w:multiLevelType w:val="multilevel"/>
    <w:tmpl w:val="A49C9E1A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9">
    <w:nsid w:val="63FC110A"/>
    <w:multiLevelType w:val="multilevel"/>
    <w:tmpl w:val="3C445B98"/>
    <w:lvl w:ilvl="0">
      <w:start w:val="4"/>
      <w:numFmt w:val="decimal"/>
      <w:lvlText w:val="%1."/>
      <w:lvlJc w:val="left"/>
      <w:pPr>
        <w:ind w:left="198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9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3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3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7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7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0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0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420" w:hanging="1800"/>
      </w:pPr>
      <w:rPr>
        <w:rFonts w:hint="default"/>
      </w:rPr>
    </w:lvl>
  </w:abstractNum>
  <w:abstractNum w:abstractNumId="50">
    <w:nsid w:val="66727C5B"/>
    <w:multiLevelType w:val="hybridMultilevel"/>
    <w:tmpl w:val="F30484AE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>
    <w:nsid w:val="6A7D03C7"/>
    <w:multiLevelType w:val="multilevel"/>
    <w:tmpl w:val="A85C4550"/>
    <w:lvl w:ilvl="0">
      <w:start w:val="1"/>
      <w:numFmt w:val="decimal"/>
      <w:lvlText w:val="%1."/>
      <w:lvlJc w:val="left"/>
      <w:pPr>
        <w:ind w:left="198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9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3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3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7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7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0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0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420" w:hanging="1800"/>
      </w:pPr>
      <w:rPr>
        <w:rFonts w:hint="default"/>
      </w:rPr>
    </w:lvl>
  </w:abstractNum>
  <w:abstractNum w:abstractNumId="52">
    <w:nsid w:val="6C473E4B"/>
    <w:multiLevelType w:val="multilevel"/>
    <w:tmpl w:val="EB6AF7FA"/>
    <w:lvl w:ilvl="0">
      <w:start w:val="3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1178" w:hanging="540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left="1996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634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632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27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268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906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904" w:hanging="1800"/>
      </w:pPr>
      <w:rPr>
        <w:rFonts w:hint="default"/>
      </w:rPr>
    </w:lvl>
  </w:abstractNum>
  <w:abstractNum w:abstractNumId="53">
    <w:nsid w:val="6CED7F82"/>
    <w:multiLevelType w:val="hybridMultilevel"/>
    <w:tmpl w:val="C5A0387E"/>
    <w:lvl w:ilvl="0" w:tplc="04090005">
      <w:start w:val="1"/>
      <w:numFmt w:val="bullet"/>
      <w:lvlText w:val=""/>
      <w:lvlJc w:val="left"/>
      <w:pPr>
        <w:ind w:left="2705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342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414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86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58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30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02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74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465" w:hanging="360"/>
      </w:pPr>
      <w:rPr>
        <w:rFonts w:ascii="Wingdings" w:hAnsi="Wingdings" w:hint="default"/>
      </w:rPr>
    </w:lvl>
  </w:abstractNum>
  <w:abstractNum w:abstractNumId="54">
    <w:nsid w:val="6D0E115D"/>
    <w:multiLevelType w:val="multilevel"/>
    <w:tmpl w:val="ADF66B4E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1118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996" w:hanging="720"/>
      </w:pPr>
      <w:rPr>
        <w:rFonts w:hint="default"/>
        <w:i w:val="0"/>
      </w:rPr>
    </w:lvl>
    <w:lvl w:ilvl="3">
      <w:start w:val="1"/>
      <w:numFmt w:val="decimal"/>
      <w:lvlText w:val="%1.%2.%3.%4"/>
      <w:lvlJc w:val="left"/>
      <w:pPr>
        <w:ind w:left="2634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632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27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268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906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6904" w:hanging="1800"/>
      </w:pPr>
      <w:rPr>
        <w:rFonts w:hint="default"/>
      </w:rPr>
    </w:lvl>
  </w:abstractNum>
  <w:abstractNum w:abstractNumId="55">
    <w:nsid w:val="6E2E2849"/>
    <w:multiLevelType w:val="hybridMultilevel"/>
    <w:tmpl w:val="81F2942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6">
    <w:nsid w:val="6F5E3109"/>
    <w:multiLevelType w:val="multilevel"/>
    <w:tmpl w:val="CD0CFF06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1065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89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475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4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00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495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535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6480" w:hanging="1800"/>
      </w:pPr>
      <w:rPr>
        <w:rFonts w:hint="default"/>
      </w:rPr>
    </w:lvl>
  </w:abstractNum>
  <w:abstractNum w:abstractNumId="57">
    <w:nsid w:val="6FFA2962"/>
    <w:multiLevelType w:val="hybridMultilevel"/>
    <w:tmpl w:val="8FF67C5A"/>
    <w:lvl w:ilvl="0" w:tplc="C5B42FB0">
      <w:start w:val="3"/>
      <w:numFmt w:val="lowerLetter"/>
      <w:lvlText w:val="%1)"/>
      <w:lvlJc w:val="left"/>
      <w:pPr>
        <w:ind w:left="22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8">
    <w:nsid w:val="70E96FBC"/>
    <w:multiLevelType w:val="multilevel"/>
    <w:tmpl w:val="BCAEE530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1118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996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634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632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27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268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906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6904" w:hanging="1800"/>
      </w:pPr>
      <w:rPr>
        <w:rFonts w:hint="default"/>
      </w:rPr>
    </w:lvl>
  </w:abstractNum>
  <w:abstractNum w:abstractNumId="59">
    <w:nsid w:val="7739055A"/>
    <w:multiLevelType w:val="multilevel"/>
    <w:tmpl w:val="DEF87458"/>
    <w:lvl w:ilvl="0">
      <w:start w:val="3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1036" w:hanging="540"/>
      </w:pPr>
      <w:rPr>
        <w:rFonts w:hint="default"/>
      </w:rPr>
    </w:lvl>
    <w:lvl w:ilvl="2">
      <w:start w:val="3"/>
      <w:numFmt w:val="decimal"/>
      <w:lvlText w:val="%1.%2.%3."/>
      <w:lvlJc w:val="left"/>
      <w:pPr>
        <w:ind w:left="1712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208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064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56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416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912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5768" w:hanging="1800"/>
      </w:pPr>
      <w:rPr>
        <w:rFonts w:hint="default"/>
      </w:rPr>
    </w:lvl>
  </w:abstractNum>
  <w:abstractNum w:abstractNumId="60">
    <w:nsid w:val="77F72156"/>
    <w:multiLevelType w:val="multilevel"/>
    <w:tmpl w:val="A798E058"/>
    <w:lvl w:ilvl="0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81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26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35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9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3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43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880" w:hanging="1800"/>
      </w:pPr>
      <w:rPr>
        <w:rFonts w:hint="default"/>
      </w:rPr>
    </w:lvl>
  </w:abstractNum>
  <w:abstractNum w:abstractNumId="61">
    <w:nsid w:val="798D7B1B"/>
    <w:multiLevelType w:val="hybridMultilevel"/>
    <w:tmpl w:val="29D2CC12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2">
    <w:nsid w:val="798F3039"/>
    <w:multiLevelType w:val="hybridMultilevel"/>
    <w:tmpl w:val="4F2CB5F4"/>
    <w:lvl w:ilvl="0" w:tplc="93221C96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3">
    <w:nsid w:val="7D5B72C7"/>
    <w:multiLevelType w:val="hybridMultilevel"/>
    <w:tmpl w:val="1B3AD618"/>
    <w:lvl w:ilvl="0" w:tplc="93221C96">
      <w:start w:val="1"/>
      <w:numFmt w:val="decimal"/>
      <w:lvlText w:val="(%1)"/>
      <w:lvlJc w:val="left"/>
      <w:pPr>
        <w:ind w:left="2291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3011" w:hanging="360"/>
      </w:pPr>
    </w:lvl>
    <w:lvl w:ilvl="2" w:tplc="0409001B" w:tentative="1">
      <w:start w:val="1"/>
      <w:numFmt w:val="lowerRoman"/>
      <w:lvlText w:val="%3."/>
      <w:lvlJc w:val="right"/>
      <w:pPr>
        <w:ind w:left="3731" w:hanging="180"/>
      </w:pPr>
    </w:lvl>
    <w:lvl w:ilvl="3" w:tplc="0409000F" w:tentative="1">
      <w:start w:val="1"/>
      <w:numFmt w:val="decimal"/>
      <w:lvlText w:val="%4."/>
      <w:lvlJc w:val="left"/>
      <w:pPr>
        <w:ind w:left="4451" w:hanging="360"/>
      </w:pPr>
    </w:lvl>
    <w:lvl w:ilvl="4" w:tplc="04090019" w:tentative="1">
      <w:start w:val="1"/>
      <w:numFmt w:val="lowerLetter"/>
      <w:lvlText w:val="%5."/>
      <w:lvlJc w:val="left"/>
      <w:pPr>
        <w:ind w:left="5171" w:hanging="360"/>
      </w:pPr>
    </w:lvl>
    <w:lvl w:ilvl="5" w:tplc="0409001B" w:tentative="1">
      <w:start w:val="1"/>
      <w:numFmt w:val="lowerRoman"/>
      <w:lvlText w:val="%6."/>
      <w:lvlJc w:val="right"/>
      <w:pPr>
        <w:ind w:left="5891" w:hanging="180"/>
      </w:pPr>
    </w:lvl>
    <w:lvl w:ilvl="6" w:tplc="0409000F" w:tentative="1">
      <w:start w:val="1"/>
      <w:numFmt w:val="decimal"/>
      <w:lvlText w:val="%7."/>
      <w:lvlJc w:val="left"/>
      <w:pPr>
        <w:ind w:left="6611" w:hanging="360"/>
      </w:pPr>
    </w:lvl>
    <w:lvl w:ilvl="7" w:tplc="04090019" w:tentative="1">
      <w:start w:val="1"/>
      <w:numFmt w:val="lowerLetter"/>
      <w:lvlText w:val="%8."/>
      <w:lvlJc w:val="left"/>
      <w:pPr>
        <w:ind w:left="7331" w:hanging="360"/>
      </w:pPr>
    </w:lvl>
    <w:lvl w:ilvl="8" w:tplc="0409001B" w:tentative="1">
      <w:start w:val="1"/>
      <w:numFmt w:val="lowerRoman"/>
      <w:lvlText w:val="%9."/>
      <w:lvlJc w:val="right"/>
      <w:pPr>
        <w:ind w:left="8051" w:hanging="180"/>
      </w:pPr>
    </w:lvl>
  </w:abstractNum>
  <w:num w:numId="1">
    <w:abstractNumId w:val="41"/>
  </w:num>
  <w:num w:numId="2">
    <w:abstractNumId w:val="37"/>
  </w:num>
  <w:num w:numId="3">
    <w:abstractNumId w:val="7"/>
  </w:num>
  <w:num w:numId="4">
    <w:abstractNumId w:val="45"/>
  </w:num>
  <w:num w:numId="5">
    <w:abstractNumId w:val="35"/>
  </w:num>
  <w:num w:numId="6">
    <w:abstractNumId w:val="23"/>
  </w:num>
  <w:num w:numId="7">
    <w:abstractNumId w:val="0"/>
  </w:num>
  <w:num w:numId="8">
    <w:abstractNumId w:val="42"/>
  </w:num>
  <w:num w:numId="9">
    <w:abstractNumId w:val="33"/>
  </w:num>
  <w:num w:numId="10">
    <w:abstractNumId w:val="27"/>
  </w:num>
  <w:num w:numId="11">
    <w:abstractNumId w:val="38"/>
  </w:num>
  <w:num w:numId="12">
    <w:abstractNumId w:val="12"/>
  </w:num>
  <w:num w:numId="13">
    <w:abstractNumId w:val="62"/>
  </w:num>
  <w:num w:numId="14">
    <w:abstractNumId w:val="15"/>
  </w:num>
  <w:num w:numId="15">
    <w:abstractNumId w:val="39"/>
  </w:num>
  <w:num w:numId="16">
    <w:abstractNumId w:val="8"/>
  </w:num>
  <w:num w:numId="17">
    <w:abstractNumId w:val="6"/>
  </w:num>
  <w:num w:numId="18">
    <w:abstractNumId w:val="63"/>
  </w:num>
  <w:num w:numId="19">
    <w:abstractNumId w:val="25"/>
  </w:num>
  <w:num w:numId="20">
    <w:abstractNumId w:val="30"/>
  </w:num>
  <w:num w:numId="21">
    <w:abstractNumId w:val="60"/>
  </w:num>
  <w:num w:numId="22">
    <w:abstractNumId w:val="3"/>
  </w:num>
  <w:num w:numId="23">
    <w:abstractNumId w:val="43"/>
  </w:num>
  <w:num w:numId="24">
    <w:abstractNumId w:val="9"/>
  </w:num>
  <w:num w:numId="25">
    <w:abstractNumId w:val="19"/>
  </w:num>
  <w:num w:numId="26">
    <w:abstractNumId w:val="44"/>
  </w:num>
  <w:num w:numId="27">
    <w:abstractNumId w:val="21"/>
  </w:num>
  <w:num w:numId="28">
    <w:abstractNumId w:val="32"/>
  </w:num>
  <w:num w:numId="29">
    <w:abstractNumId w:val="28"/>
  </w:num>
  <w:num w:numId="30">
    <w:abstractNumId w:val="1"/>
  </w:num>
  <w:num w:numId="31">
    <w:abstractNumId w:val="20"/>
  </w:num>
  <w:num w:numId="32">
    <w:abstractNumId w:val="36"/>
  </w:num>
  <w:num w:numId="33">
    <w:abstractNumId w:val="2"/>
  </w:num>
  <w:num w:numId="34">
    <w:abstractNumId w:val="29"/>
  </w:num>
  <w:num w:numId="35">
    <w:abstractNumId w:val="34"/>
  </w:num>
  <w:num w:numId="36">
    <w:abstractNumId w:val="13"/>
  </w:num>
  <w:num w:numId="37">
    <w:abstractNumId w:val="47"/>
  </w:num>
  <w:num w:numId="38">
    <w:abstractNumId w:val="55"/>
  </w:num>
  <w:num w:numId="39">
    <w:abstractNumId w:val="24"/>
  </w:num>
  <w:num w:numId="40">
    <w:abstractNumId w:val="49"/>
  </w:num>
  <w:num w:numId="41">
    <w:abstractNumId w:val="14"/>
  </w:num>
  <w:num w:numId="42">
    <w:abstractNumId w:val="48"/>
  </w:num>
  <w:num w:numId="43">
    <w:abstractNumId w:val="54"/>
  </w:num>
  <w:num w:numId="44">
    <w:abstractNumId w:val="56"/>
  </w:num>
  <w:num w:numId="45">
    <w:abstractNumId w:val="51"/>
  </w:num>
  <w:num w:numId="46">
    <w:abstractNumId w:val="59"/>
  </w:num>
  <w:num w:numId="47">
    <w:abstractNumId w:val="52"/>
  </w:num>
  <w:num w:numId="48">
    <w:abstractNumId w:val="40"/>
  </w:num>
  <w:num w:numId="49">
    <w:abstractNumId w:val="61"/>
  </w:num>
  <w:num w:numId="50">
    <w:abstractNumId w:val="11"/>
  </w:num>
  <w:num w:numId="51">
    <w:abstractNumId w:val="26"/>
  </w:num>
  <w:num w:numId="52">
    <w:abstractNumId w:val="58"/>
  </w:num>
  <w:num w:numId="53">
    <w:abstractNumId w:val="17"/>
  </w:num>
  <w:num w:numId="54">
    <w:abstractNumId w:val="10"/>
  </w:num>
  <w:num w:numId="55">
    <w:abstractNumId w:val="46"/>
  </w:num>
  <w:num w:numId="56">
    <w:abstractNumId w:val="4"/>
  </w:num>
  <w:num w:numId="57">
    <w:abstractNumId w:val="31"/>
  </w:num>
  <w:num w:numId="58">
    <w:abstractNumId w:val="53"/>
  </w:num>
  <w:num w:numId="59">
    <w:abstractNumId w:val="22"/>
  </w:num>
  <w:num w:numId="60">
    <w:abstractNumId w:val="16"/>
  </w:num>
  <w:num w:numId="61">
    <w:abstractNumId w:val="57"/>
  </w:num>
  <w:num w:numId="62">
    <w:abstractNumId w:val="5"/>
  </w:num>
  <w:num w:numId="63">
    <w:abstractNumId w:val="18"/>
  </w:num>
  <w:num w:numId="64">
    <w:abstractNumId w:val="50"/>
  </w:num>
  <w:numIdMacAtCleanup w:val="6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hideSpellingErrors/>
  <w:proofState w:grammar="clean"/>
  <w:defaultTabStop w:val="6804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E0374"/>
    <w:rsid w:val="00003513"/>
    <w:rsid w:val="00007179"/>
    <w:rsid w:val="000104D9"/>
    <w:rsid w:val="00015FB2"/>
    <w:rsid w:val="00017638"/>
    <w:rsid w:val="0002021E"/>
    <w:rsid w:val="00022A7F"/>
    <w:rsid w:val="00024185"/>
    <w:rsid w:val="0002650E"/>
    <w:rsid w:val="0003215C"/>
    <w:rsid w:val="00040B96"/>
    <w:rsid w:val="000428F3"/>
    <w:rsid w:val="00043014"/>
    <w:rsid w:val="00046929"/>
    <w:rsid w:val="000479A4"/>
    <w:rsid w:val="00050D0E"/>
    <w:rsid w:val="000539AC"/>
    <w:rsid w:val="00053B81"/>
    <w:rsid w:val="000562C7"/>
    <w:rsid w:val="00060215"/>
    <w:rsid w:val="00062D58"/>
    <w:rsid w:val="00063828"/>
    <w:rsid w:val="00067C6D"/>
    <w:rsid w:val="00070829"/>
    <w:rsid w:val="00072554"/>
    <w:rsid w:val="00076B11"/>
    <w:rsid w:val="000800F1"/>
    <w:rsid w:val="0008274F"/>
    <w:rsid w:val="00087AE2"/>
    <w:rsid w:val="000909CE"/>
    <w:rsid w:val="00092801"/>
    <w:rsid w:val="00097D0E"/>
    <w:rsid w:val="000A35FA"/>
    <w:rsid w:val="000A7921"/>
    <w:rsid w:val="000B2C76"/>
    <w:rsid w:val="000B7567"/>
    <w:rsid w:val="000C0CC8"/>
    <w:rsid w:val="000D5DD3"/>
    <w:rsid w:val="000E11C1"/>
    <w:rsid w:val="000E228C"/>
    <w:rsid w:val="000E373F"/>
    <w:rsid w:val="000E3AD2"/>
    <w:rsid w:val="000E4D0F"/>
    <w:rsid w:val="000E4E64"/>
    <w:rsid w:val="000E5B64"/>
    <w:rsid w:val="000E7C4D"/>
    <w:rsid w:val="000F6B55"/>
    <w:rsid w:val="000F79B5"/>
    <w:rsid w:val="00106991"/>
    <w:rsid w:val="0010716E"/>
    <w:rsid w:val="00114F3F"/>
    <w:rsid w:val="001302D1"/>
    <w:rsid w:val="00130511"/>
    <w:rsid w:val="00132FC0"/>
    <w:rsid w:val="00133869"/>
    <w:rsid w:val="0013543D"/>
    <w:rsid w:val="00140CBE"/>
    <w:rsid w:val="00146458"/>
    <w:rsid w:val="00146ECA"/>
    <w:rsid w:val="001474F5"/>
    <w:rsid w:val="00147DE3"/>
    <w:rsid w:val="0015113C"/>
    <w:rsid w:val="00151FEC"/>
    <w:rsid w:val="001528C6"/>
    <w:rsid w:val="00153073"/>
    <w:rsid w:val="00156202"/>
    <w:rsid w:val="00156483"/>
    <w:rsid w:val="00156DD1"/>
    <w:rsid w:val="001575F1"/>
    <w:rsid w:val="0016608E"/>
    <w:rsid w:val="00171183"/>
    <w:rsid w:val="0017136A"/>
    <w:rsid w:val="00173C29"/>
    <w:rsid w:val="00174135"/>
    <w:rsid w:val="00176754"/>
    <w:rsid w:val="00176E2C"/>
    <w:rsid w:val="0017700A"/>
    <w:rsid w:val="001777D5"/>
    <w:rsid w:val="00181494"/>
    <w:rsid w:val="001834AE"/>
    <w:rsid w:val="00184D55"/>
    <w:rsid w:val="0018689B"/>
    <w:rsid w:val="00196343"/>
    <w:rsid w:val="001A27BE"/>
    <w:rsid w:val="001A3F8D"/>
    <w:rsid w:val="001A6812"/>
    <w:rsid w:val="001B141E"/>
    <w:rsid w:val="001B1467"/>
    <w:rsid w:val="001B42B2"/>
    <w:rsid w:val="001B4FDE"/>
    <w:rsid w:val="001B5112"/>
    <w:rsid w:val="001B575B"/>
    <w:rsid w:val="001B60B7"/>
    <w:rsid w:val="001C13C3"/>
    <w:rsid w:val="001C1E34"/>
    <w:rsid w:val="001C224C"/>
    <w:rsid w:val="001D53E2"/>
    <w:rsid w:val="001E5502"/>
    <w:rsid w:val="001E726C"/>
    <w:rsid w:val="001F184F"/>
    <w:rsid w:val="001F38F4"/>
    <w:rsid w:val="001F5A40"/>
    <w:rsid w:val="001F6FCD"/>
    <w:rsid w:val="0021457E"/>
    <w:rsid w:val="00215396"/>
    <w:rsid w:val="00224BA7"/>
    <w:rsid w:val="00224EE0"/>
    <w:rsid w:val="00224F3F"/>
    <w:rsid w:val="00232B3D"/>
    <w:rsid w:val="002377D1"/>
    <w:rsid w:val="00240472"/>
    <w:rsid w:val="002419B0"/>
    <w:rsid w:val="00241C13"/>
    <w:rsid w:val="002425F6"/>
    <w:rsid w:val="0024623E"/>
    <w:rsid w:val="00254C24"/>
    <w:rsid w:val="002645CE"/>
    <w:rsid w:val="00264FE0"/>
    <w:rsid w:val="002669E9"/>
    <w:rsid w:val="002755DA"/>
    <w:rsid w:val="002760E4"/>
    <w:rsid w:val="00276BC0"/>
    <w:rsid w:val="00277FB2"/>
    <w:rsid w:val="00283B74"/>
    <w:rsid w:val="0028440C"/>
    <w:rsid w:val="00292FD2"/>
    <w:rsid w:val="0029341D"/>
    <w:rsid w:val="002A4E21"/>
    <w:rsid w:val="002A6883"/>
    <w:rsid w:val="002B05B6"/>
    <w:rsid w:val="002B2A13"/>
    <w:rsid w:val="002C732A"/>
    <w:rsid w:val="002C73DC"/>
    <w:rsid w:val="002D346C"/>
    <w:rsid w:val="002D5C57"/>
    <w:rsid w:val="002E53BF"/>
    <w:rsid w:val="002E7B3E"/>
    <w:rsid w:val="002F595E"/>
    <w:rsid w:val="003013A2"/>
    <w:rsid w:val="0030155B"/>
    <w:rsid w:val="00301B90"/>
    <w:rsid w:val="00307472"/>
    <w:rsid w:val="00321006"/>
    <w:rsid w:val="00321D9C"/>
    <w:rsid w:val="00322C3C"/>
    <w:rsid w:val="0032482E"/>
    <w:rsid w:val="00324C6D"/>
    <w:rsid w:val="00326189"/>
    <w:rsid w:val="00327582"/>
    <w:rsid w:val="003324D9"/>
    <w:rsid w:val="0034086D"/>
    <w:rsid w:val="00342A19"/>
    <w:rsid w:val="00343183"/>
    <w:rsid w:val="00345707"/>
    <w:rsid w:val="00347A7A"/>
    <w:rsid w:val="00347D77"/>
    <w:rsid w:val="00350636"/>
    <w:rsid w:val="00354F1C"/>
    <w:rsid w:val="00357F18"/>
    <w:rsid w:val="0036258A"/>
    <w:rsid w:val="00364864"/>
    <w:rsid w:val="00370518"/>
    <w:rsid w:val="00370BB6"/>
    <w:rsid w:val="00380F88"/>
    <w:rsid w:val="0038705E"/>
    <w:rsid w:val="00393514"/>
    <w:rsid w:val="00395C05"/>
    <w:rsid w:val="003A2474"/>
    <w:rsid w:val="003A7503"/>
    <w:rsid w:val="003B11AE"/>
    <w:rsid w:val="003B1D8C"/>
    <w:rsid w:val="003B31D2"/>
    <w:rsid w:val="003B37CC"/>
    <w:rsid w:val="003C0334"/>
    <w:rsid w:val="003C0843"/>
    <w:rsid w:val="003C0E78"/>
    <w:rsid w:val="003C4230"/>
    <w:rsid w:val="003C785B"/>
    <w:rsid w:val="003D3BC5"/>
    <w:rsid w:val="003D4867"/>
    <w:rsid w:val="003D6A8D"/>
    <w:rsid w:val="003E2663"/>
    <w:rsid w:val="003E3E5B"/>
    <w:rsid w:val="003E4679"/>
    <w:rsid w:val="003E5050"/>
    <w:rsid w:val="003E5631"/>
    <w:rsid w:val="003F0209"/>
    <w:rsid w:val="003F28FD"/>
    <w:rsid w:val="003F3857"/>
    <w:rsid w:val="00404484"/>
    <w:rsid w:val="00404FB0"/>
    <w:rsid w:val="004066C8"/>
    <w:rsid w:val="00412A05"/>
    <w:rsid w:val="00413B0E"/>
    <w:rsid w:val="00417799"/>
    <w:rsid w:val="00422DCB"/>
    <w:rsid w:val="00424A6F"/>
    <w:rsid w:val="004325F1"/>
    <w:rsid w:val="00432AFA"/>
    <w:rsid w:val="0044110D"/>
    <w:rsid w:val="00441407"/>
    <w:rsid w:val="00441BC7"/>
    <w:rsid w:val="00442AFD"/>
    <w:rsid w:val="00443EDE"/>
    <w:rsid w:val="004527E0"/>
    <w:rsid w:val="0046254D"/>
    <w:rsid w:val="00464686"/>
    <w:rsid w:val="00466387"/>
    <w:rsid w:val="00466541"/>
    <w:rsid w:val="0048087E"/>
    <w:rsid w:val="00480C71"/>
    <w:rsid w:val="00482E87"/>
    <w:rsid w:val="00491995"/>
    <w:rsid w:val="00491FDD"/>
    <w:rsid w:val="00497B9A"/>
    <w:rsid w:val="004A0BE7"/>
    <w:rsid w:val="004A19E9"/>
    <w:rsid w:val="004A4622"/>
    <w:rsid w:val="004A60C0"/>
    <w:rsid w:val="004A6F3D"/>
    <w:rsid w:val="004B1EFA"/>
    <w:rsid w:val="004B5399"/>
    <w:rsid w:val="004B5E03"/>
    <w:rsid w:val="004C0717"/>
    <w:rsid w:val="004C323E"/>
    <w:rsid w:val="004C63C0"/>
    <w:rsid w:val="004C713D"/>
    <w:rsid w:val="004D1D1A"/>
    <w:rsid w:val="004D28F5"/>
    <w:rsid w:val="004D606B"/>
    <w:rsid w:val="004D70A3"/>
    <w:rsid w:val="004E1AE7"/>
    <w:rsid w:val="004E1C9E"/>
    <w:rsid w:val="004E3012"/>
    <w:rsid w:val="004E3339"/>
    <w:rsid w:val="004E48B5"/>
    <w:rsid w:val="004F23F8"/>
    <w:rsid w:val="004F30A0"/>
    <w:rsid w:val="004F4527"/>
    <w:rsid w:val="004F6363"/>
    <w:rsid w:val="004F6E73"/>
    <w:rsid w:val="004F75EE"/>
    <w:rsid w:val="004F7F4D"/>
    <w:rsid w:val="00500E24"/>
    <w:rsid w:val="00507C19"/>
    <w:rsid w:val="00512D05"/>
    <w:rsid w:val="00517C7C"/>
    <w:rsid w:val="00517E00"/>
    <w:rsid w:val="00523BCB"/>
    <w:rsid w:val="005425F1"/>
    <w:rsid w:val="00542B70"/>
    <w:rsid w:val="00547861"/>
    <w:rsid w:val="00547C59"/>
    <w:rsid w:val="0056052B"/>
    <w:rsid w:val="0056144F"/>
    <w:rsid w:val="00561DC4"/>
    <w:rsid w:val="00565010"/>
    <w:rsid w:val="005651D3"/>
    <w:rsid w:val="00567299"/>
    <w:rsid w:val="00570514"/>
    <w:rsid w:val="00570C94"/>
    <w:rsid w:val="00570CBE"/>
    <w:rsid w:val="00584245"/>
    <w:rsid w:val="0058500D"/>
    <w:rsid w:val="00585C08"/>
    <w:rsid w:val="00591624"/>
    <w:rsid w:val="005930CD"/>
    <w:rsid w:val="00596D9E"/>
    <w:rsid w:val="005A1B28"/>
    <w:rsid w:val="005A1C9C"/>
    <w:rsid w:val="005A6006"/>
    <w:rsid w:val="005B2117"/>
    <w:rsid w:val="005B38BC"/>
    <w:rsid w:val="005B4038"/>
    <w:rsid w:val="005B4D8C"/>
    <w:rsid w:val="005B79D7"/>
    <w:rsid w:val="005C1B0B"/>
    <w:rsid w:val="005C2B57"/>
    <w:rsid w:val="005C7535"/>
    <w:rsid w:val="005D0CE8"/>
    <w:rsid w:val="005D217F"/>
    <w:rsid w:val="005D2350"/>
    <w:rsid w:val="005D336A"/>
    <w:rsid w:val="005D4AC4"/>
    <w:rsid w:val="005E0945"/>
    <w:rsid w:val="005E0F17"/>
    <w:rsid w:val="005E3676"/>
    <w:rsid w:val="005E51AA"/>
    <w:rsid w:val="005E5F93"/>
    <w:rsid w:val="005E7363"/>
    <w:rsid w:val="005F4FB5"/>
    <w:rsid w:val="00600BCC"/>
    <w:rsid w:val="00605518"/>
    <w:rsid w:val="00606C8C"/>
    <w:rsid w:val="00607C06"/>
    <w:rsid w:val="006205AB"/>
    <w:rsid w:val="00622164"/>
    <w:rsid w:val="006230E5"/>
    <w:rsid w:val="0062344A"/>
    <w:rsid w:val="006235AC"/>
    <w:rsid w:val="0063120B"/>
    <w:rsid w:val="00632DE9"/>
    <w:rsid w:val="00634151"/>
    <w:rsid w:val="006343D5"/>
    <w:rsid w:val="006359D0"/>
    <w:rsid w:val="006572C0"/>
    <w:rsid w:val="00660B8C"/>
    <w:rsid w:val="006610C2"/>
    <w:rsid w:val="00665CA4"/>
    <w:rsid w:val="00666BCB"/>
    <w:rsid w:val="00667F02"/>
    <w:rsid w:val="00670711"/>
    <w:rsid w:val="006711CE"/>
    <w:rsid w:val="00672AD8"/>
    <w:rsid w:val="00672CAA"/>
    <w:rsid w:val="00676889"/>
    <w:rsid w:val="00676BDC"/>
    <w:rsid w:val="006826C7"/>
    <w:rsid w:val="00682714"/>
    <w:rsid w:val="006834FD"/>
    <w:rsid w:val="00683911"/>
    <w:rsid w:val="00684902"/>
    <w:rsid w:val="00687FFA"/>
    <w:rsid w:val="006902FB"/>
    <w:rsid w:val="00690EC8"/>
    <w:rsid w:val="00692B36"/>
    <w:rsid w:val="006936C6"/>
    <w:rsid w:val="00695C50"/>
    <w:rsid w:val="00695EA2"/>
    <w:rsid w:val="006A1D01"/>
    <w:rsid w:val="006A42B3"/>
    <w:rsid w:val="006A4F0E"/>
    <w:rsid w:val="006A73AB"/>
    <w:rsid w:val="006B0B82"/>
    <w:rsid w:val="006B2B99"/>
    <w:rsid w:val="006B4FD6"/>
    <w:rsid w:val="006B694D"/>
    <w:rsid w:val="006B6E4C"/>
    <w:rsid w:val="006B7CE0"/>
    <w:rsid w:val="006C3BBE"/>
    <w:rsid w:val="006C425F"/>
    <w:rsid w:val="006C6059"/>
    <w:rsid w:val="006C74C4"/>
    <w:rsid w:val="006D1839"/>
    <w:rsid w:val="006D3503"/>
    <w:rsid w:val="006D621B"/>
    <w:rsid w:val="006E3F73"/>
    <w:rsid w:val="006E6E0A"/>
    <w:rsid w:val="006F1F6E"/>
    <w:rsid w:val="006F271E"/>
    <w:rsid w:val="006F5AAD"/>
    <w:rsid w:val="0070138C"/>
    <w:rsid w:val="0070595A"/>
    <w:rsid w:val="007059F8"/>
    <w:rsid w:val="007109B0"/>
    <w:rsid w:val="00712DA8"/>
    <w:rsid w:val="00713956"/>
    <w:rsid w:val="00720C42"/>
    <w:rsid w:val="0073049F"/>
    <w:rsid w:val="00731337"/>
    <w:rsid w:val="00736C8D"/>
    <w:rsid w:val="00740D89"/>
    <w:rsid w:val="00741F07"/>
    <w:rsid w:val="00743665"/>
    <w:rsid w:val="0074793C"/>
    <w:rsid w:val="00751151"/>
    <w:rsid w:val="0075272E"/>
    <w:rsid w:val="0075286C"/>
    <w:rsid w:val="00755F5D"/>
    <w:rsid w:val="00757A78"/>
    <w:rsid w:val="00765955"/>
    <w:rsid w:val="00766275"/>
    <w:rsid w:val="00766D6D"/>
    <w:rsid w:val="007712F5"/>
    <w:rsid w:val="00782C46"/>
    <w:rsid w:val="00791BF9"/>
    <w:rsid w:val="00793367"/>
    <w:rsid w:val="007A2D38"/>
    <w:rsid w:val="007B10E8"/>
    <w:rsid w:val="007B2D16"/>
    <w:rsid w:val="007B3A61"/>
    <w:rsid w:val="007B5209"/>
    <w:rsid w:val="007B545A"/>
    <w:rsid w:val="007B5AD5"/>
    <w:rsid w:val="007B6B70"/>
    <w:rsid w:val="007B6D2F"/>
    <w:rsid w:val="007C13E1"/>
    <w:rsid w:val="007C3A09"/>
    <w:rsid w:val="007D031A"/>
    <w:rsid w:val="007D0C8A"/>
    <w:rsid w:val="007D20A4"/>
    <w:rsid w:val="007D2435"/>
    <w:rsid w:val="007D2801"/>
    <w:rsid w:val="007D4CF8"/>
    <w:rsid w:val="007E3B96"/>
    <w:rsid w:val="007E673B"/>
    <w:rsid w:val="007F2FFC"/>
    <w:rsid w:val="007F3050"/>
    <w:rsid w:val="007F73E8"/>
    <w:rsid w:val="00804DB9"/>
    <w:rsid w:val="00812E70"/>
    <w:rsid w:val="00817268"/>
    <w:rsid w:val="008174ED"/>
    <w:rsid w:val="0082072F"/>
    <w:rsid w:val="00820E46"/>
    <w:rsid w:val="008224EF"/>
    <w:rsid w:val="00826BB5"/>
    <w:rsid w:val="00827C57"/>
    <w:rsid w:val="008330F0"/>
    <w:rsid w:val="00837AAF"/>
    <w:rsid w:val="00840344"/>
    <w:rsid w:val="0084325E"/>
    <w:rsid w:val="008478D5"/>
    <w:rsid w:val="00852554"/>
    <w:rsid w:val="00854A18"/>
    <w:rsid w:val="00860FDD"/>
    <w:rsid w:val="00874388"/>
    <w:rsid w:val="008757E4"/>
    <w:rsid w:val="0088600D"/>
    <w:rsid w:val="008940D4"/>
    <w:rsid w:val="008946F6"/>
    <w:rsid w:val="008A1607"/>
    <w:rsid w:val="008B3C28"/>
    <w:rsid w:val="008B3EA1"/>
    <w:rsid w:val="008B7209"/>
    <w:rsid w:val="008C0DD4"/>
    <w:rsid w:val="008C5267"/>
    <w:rsid w:val="008C79F2"/>
    <w:rsid w:val="008D1376"/>
    <w:rsid w:val="008D4A42"/>
    <w:rsid w:val="008D5E7C"/>
    <w:rsid w:val="008E3D0D"/>
    <w:rsid w:val="008E5577"/>
    <w:rsid w:val="008E7F5F"/>
    <w:rsid w:val="008F08FD"/>
    <w:rsid w:val="008F2D08"/>
    <w:rsid w:val="008F4BB4"/>
    <w:rsid w:val="008F58CE"/>
    <w:rsid w:val="008F7DFE"/>
    <w:rsid w:val="00900679"/>
    <w:rsid w:val="00900B8B"/>
    <w:rsid w:val="00900D48"/>
    <w:rsid w:val="009035DD"/>
    <w:rsid w:val="00904431"/>
    <w:rsid w:val="0091033C"/>
    <w:rsid w:val="00912346"/>
    <w:rsid w:val="00923E2D"/>
    <w:rsid w:val="0093376A"/>
    <w:rsid w:val="009421BD"/>
    <w:rsid w:val="00943CBB"/>
    <w:rsid w:val="00951695"/>
    <w:rsid w:val="00953444"/>
    <w:rsid w:val="00953AA2"/>
    <w:rsid w:val="00955893"/>
    <w:rsid w:val="00965B83"/>
    <w:rsid w:val="00970264"/>
    <w:rsid w:val="009705FD"/>
    <w:rsid w:val="0097154A"/>
    <w:rsid w:val="00976D9A"/>
    <w:rsid w:val="00981E88"/>
    <w:rsid w:val="00984759"/>
    <w:rsid w:val="00986413"/>
    <w:rsid w:val="00986A34"/>
    <w:rsid w:val="00990607"/>
    <w:rsid w:val="00993357"/>
    <w:rsid w:val="009953A7"/>
    <w:rsid w:val="0099701B"/>
    <w:rsid w:val="00997D76"/>
    <w:rsid w:val="009A0AAC"/>
    <w:rsid w:val="009A1C8A"/>
    <w:rsid w:val="009A2E9F"/>
    <w:rsid w:val="009A7620"/>
    <w:rsid w:val="009B27A8"/>
    <w:rsid w:val="009B3D15"/>
    <w:rsid w:val="009B4825"/>
    <w:rsid w:val="009B5134"/>
    <w:rsid w:val="009C0696"/>
    <w:rsid w:val="009D063B"/>
    <w:rsid w:val="009D1564"/>
    <w:rsid w:val="009D369C"/>
    <w:rsid w:val="009D67AF"/>
    <w:rsid w:val="009E1023"/>
    <w:rsid w:val="009E141D"/>
    <w:rsid w:val="009E656F"/>
    <w:rsid w:val="009F1C72"/>
    <w:rsid w:val="009F276B"/>
    <w:rsid w:val="009F4B24"/>
    <w:rsid w:val="009F6239"/>
    <w:rsid w:val="00A008CE"/>
    <w:rsid w:val="00A03F6E"/>
    <w:rsid w:val="00A06299"/>
    <w:rsid w:val="00A15189"/>
    <w:rsid w:val="00A17A86"/>
    <w:rsid w:val="00A2178D"/>
    <w:rsid w:val="00A33320"/>
    <w:rsid w:val="00A349B8"/>
    <w:rsid w:val="00A358D2"/>
    <w:rsid w:val="00A366F3"/>
    <w:rsid w:val="00A372E3"/>
    <w:rsid w:val="00A40895"/>
    <w:rsid w:val="00A51F15"/>
    <w:rsid w:val="00A51F7F"/>
    <w:rsid w:val="00A54E4B"/>
    <w:rsid w:val="00A659D0"/>
    <w:rsid w:val="00A71332"/>
    <w:rsid w:val="00A715C6"/>
    <w:rsid w:val="00A716B1"/>
    <w:rsid w:val="00A72E51"/>
    <w:rsid w:val="00A86B60"/>
    <w:rsid w:val="00AA0451"/>
    <w:rsid w:val="00AA3466"/>
    <w:rsid w:val="00AA3590"/>
    <w:rsid w:val="00AA3FEF"/>
    <w:rsid w:val="00AA4785"/>
    <w:rsid w:val="00AB37B3"/>
    <w:rsid w:val="00AB4AC7"/>
    <w:rsid w:val="00AB6D39"/>
    <w:rsid w:val="00AC3E87"/>
    <w:rsid w:val="00AC5E45"/>
    <w:rsid w:val="00AD063E"/>
    <w:rsid w:val="00AE4312"/>
    <w:rsid w:val="00AE7B15"/>
    <w:rsid w:val="00AF3CAF"/>
    <w:rsid w:val="00AF56EA"/>
    <w:rsid w:val="00AF583C"/>
    <w:rsid w:val="00B008C9"/>
    <w:rsid w:val="00B008E6"/>
    <w:rsid w:val="00B17CFF"/>
    <w:rsid w:val="00B23AA3"/>
    <w:rsid w:val="00B2742A"/>
    <w:rsid w:val="00B34E53"/>
    <w:rsid w:val="00B37D62"/>
    <w:rsid w:val="00B40BD3"/>
    <w:rsid w:val="00B46E10"/>
    <w:rsid w:val="00B504C8"/>
    <w:rsid w:val="00B52D93"/>
    <w:rsid w:val="00B546DC"/>
    <w:rsid w:val="00B552FC"/>
    <w:rsid w:val="00B558F7"/>
    <w:rsid w:val="00B560F6"/>
    <w:rsid w:val="00B5651D"/>
    <w:rsid w:val="00B5731A"/>
    <w:rsid w:val="00B61303"/>
    <w:rsid w:val="00B64C35"/>
    <w:rsid w:val="00B70186"/>
    <w:rsid w:val="00B734EF"/>
    <w:rsid w:val="00B91445"/>
    <w:rsid w:val="00B9287E"/>
    <w:rsid w:val="00B928E3"/>
    <w:rsid w:val="00B92D05"/>
    <w:rsid w:val="00B9592B"/>
    <w:rsid w:val="00B96B82"/>
    <w:rsid w:val="00B97A8A"/>
    <w:rsid w:val="00BA0A44"/>
    <w:rsid w:val="00BA5932"/>
    <w:rsid w:val="00BA5BA6"/>
    <w:rsid w:val="00BA6171"/>
    <w:rsid w:val="00BA66C4"/>
    <w:rsid w:val="00BB0003"/>
    <w:rsid w:val="00BB166C"/>
    <w:rsid w:val="00BB40CE"/>
    <w:rsid w:val="00BB4A35"/>
    <w:rsid w:val="00BC61D7"/>
    <w:rsid w:val="00BD1148"/>
    <w:rsid w:val="00BD1551"/>
    <w:rsid w:val="00BD42D8"/>
    <w:rsid w:val="00BD6E87"/>
    <w:rsid w:val="00BE165B"/>
    <w:rsid w:val="00BE44F5"/>
    <w:rsid w:val="00BE5AF6"/>
    <w:rsid w:val="00BF3E27"/>
    <w:rsid w:val="00BF42E7"/>
    <w:rsid w:val="00BF6044"/>
    <w:rsid w:val="00C044EA"/>
    <w:rsid w:val="00C05B06"/>
    <w:rsid w:val="00C06942"/>
    <w:rsid w:val="00C10FE8"/>
    <w:rsid w:val="00C12FB7"/>
    <w:rsid w:val="00C14EC0"/>
    <w:rsid w:val="00C151CA"/>
    <w:rsid w:val="00C250F9"/>
    <w:rsid w:val="00C30CC7"/>
    <w:rsid w:val="00C35FEB"/>
    <w:rsid w:val="00C376D7"/>
    <w:rsid w:val="00C40020"/>
    <w:rsid w:val="00C40B33"/>
    <w:rsid w:val="00C41048"/>
    <w:rsid w:val="00C4356E"/>
    <w:rsid w:val="00C451E9"/>
    <w:rsid w:val="00C51425"/>
    <w:rsid w:val="00C52D51"/>
    <w:rsid w:val="00C53571"/>
    <w:rsid w:val="00C56838"/>
    <w:rsid w:val="00C56888"/>
    <w:rsid w:val="00C56FA5"/>
    <w:rsid w:val="00C57909"/>
    <w:rsid w:val="00C65D20"/>
    <w:rsid w:val="00C76980"/>
    <w:rsid w:val="00C8274A"/>
    <w:rsid w:val="00C84DA2"/>
    <w:rsid w:val="00C85B44"/>
    <w:rsid w:val="00C91887"/>
    <w:rsid w:val="00C93FF2"/>
    <w:rsid w:val="00C96710"/>
    <w:rsid w:val="00C97A61"/>
    <w:rsid w:val="00CA160F"/>
    <w:rsid w:val="00CA3364"/>
    <w:rsid w:val="00CB793F"/>
    <w:rsid w:val="00CC1631"/>
    <w:rsid w:val="00CC6441"/>
    <w:rsid w:val="00CC7EB5"/>
    <w:rsid w:val="00CD3264"/>
    <w:rsid w:val="00CD5E76"/>
    <w:rsid w:val="00CD72B3"/>
    <w:rsid w:val="00CE2834"/>
    <w:rsid w:val="00CE3EEE"/>
    <w:rsid w:val="00CE6699"/>
    <w:rsid w:val="00CF3D4D"/>
    <w:rsid w:val="00CF5DF4"/>
    <w:rsid w:val="00D10B8E"/>
    <w:rsid w:val="00D17E5C"/>
    <w:rsid w:val="00D17F6B"/>
    <w:rsid w:val="00D21E50"/>
    <w:rsid w:val="00D21FB4"/>
    <w:rsid w:val="00D23022"/>
    <w:rsid w:val="00D25498"/>
    <w:rsid w:val="00D27053"/>
    <w:rsid w:val="00D30433"/>
    <w:rsid w:val="00D3203C"/>
    <w:rsid w:val="00D35D2F"/>
    <w:rsid w:val="00D36AD2"/>
    <w:rsid w:val="00D36B65"/>
    <w:rsid w:val="00D4258F"/>
    <w:rsid w:val="00D56FE1"/>
    <w:rsid w:val="00D62526"/>
    <w:rsid w:val="00D70D73"/>
    <w:rsid w:val="00D71050"/>
    <w:rsid w:val="00D7269D"/>
    <w:rsid w:val="00D74EC4"/>
    <w:rsid w:val="00D77F55"/>
    <w:rsid w:val="00D80F0D"/>
    <w:rsid w:val="00D81E06"/>
    <w:rsid w:val="00D86903"/>
    <w:rsid w:val="00D9065D"/>
    <w:rsid w:val="00D92E65"/>
    <w:rsid w:val="00D93E3B"/>
    <w:rsid w:val="00DA1412"/>
    <w:rsid w:val="00DA4F7D"/>
    <w:rsid w:val="00DA7D3E"/>
    <w:rsid w:val="00DB04C5"/>
    <w:rsid w:val="00DB258A"/>
    <w:rsid w:val="00DC0B69"/>
    <w:rsid w:val="00DC547E"/>
    <w:rsid w:val="00DD0204"/>
    <w:rsid w:val="00DD2A9B"/>
    <w:rsid w:val="00DD68C8"/>
    <w:rsid w:val="00DD6A3A"/>
    <w:rsid w:val="00DE0374"/>
    <w:rsid w:val="00DE0ABA"/>
    <w:rsid w:val="00DE21B2"/>
    <w:rsid w:val="00DE3500"/>
    <w:rsid w:val="00DE59DC"/>
    <w:rsid w:val="00DF10FA"/>
    <w:rsid w:val="00DF438E"/>
    <w:rsid w:val="00DF571F"/>
    <w:rsid w:val="00DF5DF7"/>
    <w:rsid w:val="00DF737C"/>
    <w:rsid w:val="00E03D49"/>
    <w:rsid w:val="00E15812"/>
    <w:rsid w:val="00E201A4"/>
    <w:rsid w:val="00E237BF"/>
    <w:rsid w:val="00E24563"/>
    <w:rsid w:val="00E25C81"/>
    <w:rsid w:val="00E30872"/>
    <w:rsid w:val="00E32061"/>
    <w:rsid w:val="00E32E08"/>
    <w:rsid w:val="00E336A0"/>
    <w:rsid w:val="00E41462"/>
    <w:rsid w:val="00E447E7"/>
    <w:rsid w:val="00E54208"/>
    <w:rsid w:val="00E54675"/>
    <w:rsid w:val="00E56D9A"/>
    <w:rsid w:val="00E5797C"/>
    <w:rsid w:val="00E57D43"/>
    <w:rsid w:val="00E73178"/>
    <w:rsid w:val="00E75C48"/>
    <w:rsid w:val="00E83FE9"/>
    <w:rsid w:val="00E849B5"/>
    <w:rsid w:val="00E857CC"/>
    <w:rsid w:val="00E96FC3"/>
    <w:rsid w:val="00EA0D84"/>
    <w:rsid w:val="00EA1A77"/>
    <w:rsid w:val="00EA3504"/>
    <w:rsid w:val="00EA6FE1"/>
    <w:rsid w:val="00EA753C"/>
    <w:rsid w:val="00EB0BFA"/>
    <w:rsid w:val="00EB1297"/>
    <w:rsid w:val="00EB25A6"/>
    <w:rsid w:val="00EB2896"/>
    <w:rsid w:val="00EB3A3F"/>
    <w:rsid w:val="00EB401B"/>
    <w:rsid w:val="00EB4730"/>
    <w:rsid w:val="00EB5A7B"/>
    <w:rsid w:val="00EC25A1"/>
    <w:rsid w:val="00EC4AAB"/>
    <w:rsid w:val="00EC6250"/>
    <w:rsid w:val="00EC692A"/>
    <w:rsid w:val="00EE1100"/>
    <w:rsid w:val="00EE393E"/>
    <w:rsid w:val="00EE687F"/>
    <w:rsid w:val="00EE79DC"/>
    <w:rsid w:val="00EE7CA9"/>
    <w:rsid w:val="00EF209F"/>
    <w:rsid w:val="00EF26B8"/>
    <w:rsid w:val="00EF3432"/>
    <w:rsid w:val="00EF5979"/>
    <w:rsid w:val="00F01A36"/>
    <w:rsid w:val="00F035E8"/>
    <w:rsid w:val="00F03E24"/>
    <w:rsid w:val="00F0420B"/>
    <w:rsid w:val="00F057DB"/>
    <w:rsid w:val="00F06DA4"/>
    <w:rsid w:val="00F1012C"/>
    <w:rsid w:val="00F10941"/>
    <w:rsid w:val="00F14672"/>
    <w:rsid w:val="00F14977"/>
    <w:rsid w:val="00F16343"/>
    <w:rsid w:val="00F17BDB"/>
    <w:rsid w:val="00F23A3E"/>
    <w:rsid w:val="00F262AE"/>
    <w:rsid w:val="00F272D4"/>
    <w:rsid w:val="00F302D1"/>
    <w:rsid w:val="00F31A47"/>
    <w:rsid w:val="00F334A8"/>
    <w:rsid w:val="00F3620B"/>
    <w:rsid w:val="00F36B79"/>
    <w:rsid w:val="00F40F54"/>
    <w:rsid w:val="00F42AAB"/>
    <w:rsid w:val="00F43D13"/>
    <w:rsid w:val="00F4643D"/>
    <w:rsid w:val="00F61970"/>
    <w:rsid w:val="00F61F81"/>
    <w:rsid w:val="00F709A7"/>
    <w:rsid w:val="00F7173F"/>
    <w:rsid w:val="00F73CDC"/>
    <w:rsid w:val="00F74912"/>
    <w:rsid w:val="00F75C63"/>
    <w:rsid w:val="00F76438"/>
    <w:rsid w:val="00F77416"/>
    <w:rsid w:val="00F82661"/>
    <w:rsid w:val="00F85E23"/>
    <w:rsid w:val="00F901C1"/>
    <w:rsid w:val="00F93532"/>
    <w:rsid w:val="00F9503E"/>
    <w:rsid w:val="00F955B5"/>
    <w:rsid w:val="00F9592E"/>
    <w:rsid w:val="00F96640"/>
    <w:rsid w:val="00FA0A7A"/>
    <w:rsid w:val="00FA3DEE"/>
    <w:rsid w:val="00FB1AF6"/>
    <w:rsid w:val="00FB2E1E"/>
    <w:rsid w:val="00FB6FBA"/>
    <w:rsid w:val="00FC26EB"/>
    <w:rsid w:val="00FC3E88"/>
    <w:rsid w:val="00FC73AD"/>
    <w:rsid w:val="00FD1D4D"/>
    <w:rsid w:val="00FD1EC0"/>
    <w:rsid w:val="00FD27EA"/>
    <w:rsid w:val="00FD31CF"/>
    <w:rsid w:val="00FD4DD4"/>
    <w:rsid w:val="00FD5959"/>
    <w:rsid w:val="00FE4F46"/>
    <w:rsid w:val="00FE7285"/>
    <w:rsid w:val="00FF3EFC"/>
    <w:rsid w:val="00FF40D5"/>
    <w:rsid w:val="00FF4CD1"/>
    <w:rsid w:val="00FF79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96E6AB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97D0E"/>
  </w:style>
  <w:style w:type="paragraph" w:styleId="Heading1">
    <w:name w:val="heading 1"/>
    <w:basedOn w:val="Normal"/>
    <w:next w:val="Normal"/>
    <w:link w:val="Heading1Char"/>
    <w:uiPriority w:val="9"/>
    <w:qFormat/>
    <w:rsid w:val="003013A2"/>
    <w:pPr>
      <w:keepNext/>
      <w:keepLines/>
      <w:spacing w:before="480" w:after="0"/>
      <w:jc w:val="both"/>
      <w:outlineLvl w:val="0"/>
    </w:pPr>
    <w:rPr>
      <w:rFonts w:ascii="Times New Roman" w:eastAsiaTheme="majorEastAsia" w:hAnsi="Times New Roman" w:cstheme="majorBidi"/>
      <w:b/>
      <w:bCs/>
      <w:color w:val="000000" w:themeColor="text1"/>
      <w:sz w:val="24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21FB4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097D0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97D0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97D0E"/>
    <w:rPr>
      <w:rFonts w:ascii="Tahoma" w:hAnsi="Tahoma" w:cs="Tahoma"/>
      <w:sz w:val="16"/>
      <w:szCs w:val="16"/>
    </w:rPr>
  </w:style>
  <w:style w:type="paragraph" w:styleId="ListParagraph">
    <w:name w:val="List Paragraph"/>
    <w:aliases w:val="Heading 1 Char1,Body of text,Heading 5 Char1,normal,skripsi,spasi 2 taiiii,UGEX'Z"/>
    <w:basedOn w:val="Normal"/>
    <w:link w:val="ListParagraphChar"/>
    <w:uiPriority w:val="34"/>
    <w:qFormat/>
    <w:rsid w:val="00097D0E"/>
    <w:pPr>
      <w:ind w:left="720"/>
      <w:contextualSpacing/>
    </w:pPr>
  </w:style>
  <w:style w:type="table" w:styleId="TableGrid">
    <w:name w:val="Table Grid"/>
    <w:basedOn w:val="TableNormal"/>
    <w:uiPriority w:val="59"/>
    <w:rsid w:val="00F1094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E201A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201A4"/>
  </w:style>
  <w:style w:type="paragraph" w:styleId="Footer">
    <w:name w:val="footer"/>
    <w:basedOn w:val="Normal"/>
    <w:link w:val="FooterChar"/>
    <w:uiPriority w:val="99"/>
    <w:unhideWhenUsed/>
    <w:rsid w:val="00E201A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201A4"/>
  </w:style>
  <w:style w:type="paragraph" w:customStyle="1" w:styleId="Default">
    <w:name w:val="Default"/>
    <w:rsid w:val="00B008E6"/>
    <w:pPr>
      <w:autoSpaceDE w:val="0"/>
      <w:autoSpaceDN w:val="0"/>
      <w:adjustRightInd w:val="0"/>
      <w:spacing w:after="0" w:line="240" w:lineRule="auto"/>
    </w:pPr>
    <w:rPr>
      <w:rFonts w:ascii="Times New Roman" w:eastAsia="SimSun" w:hAnsi="Times New Roman" w:cs="Times New Roman"/>
      <w:color w:val="000000"/>
      <w:sz w:val="24"/>
      <w:szCs w:val="24"/>
    </w:rPr>
  </w:style>
  <w:style w:type="character" w:styleId="Strong">
    <w:name w:val="Strong"/>
    <w:basedOn w:val="DefaultParagraphFont"/>
    <w:uiPriority w:val="22"/>
    <w:qFormat/>
    <w:rsid w:val="00955893"/>
    <w:rPr>
      <w:b/>
      <w:bCs/>
    </w:rPr>
  </w:style>
  <w:style w:type="character" w:styleId="Hyperlink">
    <w:name w:val="Hyperlink"/>
    <w:basedOn w:val="DefaultParagraphFont"/>
    <w:uiPriority w:val="99"/>
    <w:unhideWhenUsed/>
    <w:rsid w:val="00955893"/>
    <w:rPr>
      <w:color w:val="0000FF"/>
      <w:u w:val="single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2E53B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2E53BF"/>
    <w:rPr>
      <w:rFonts w:ascii="Courier New" w:eastAsia="Times New Roman" w:hAnsi="Courier New" w:cs="Courier New"/>
      <w:sz w:val="20"/>
      <w:szCs w:val="20"/>
    </w:rPr>
  </w:style>
  <w:style w:type="character" w:styleId="Emphasis">
    <w:name w:val="Emphasis"/>
    <w:basedOn w:val="DefaultParagraphFont"/>
    <w:uiPriority w:val="20"/>
    <w:qFormat/>
    <w:rsid w:val="00D21FB4"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9"/>
    <w:rsid w:val="00D21FB4"/>
    <w:rPr>
      <w:rFonts w:asciiTheme="majorHAnsi" w:eastAsiaTheme="majorEastAsia" w:hAnsiTheme="majorHAnsi" w:cstheme="majorBidi"/>
      <w:b/>
      <w:bCs/>
      <w:color w:val="4F81BD" w:themeColor="accent1"/>
    </w:rPr>
  </w:style>
  <w:style w:type="table" w:styleId="LightShading">
    <w:name w:val="Light Shading"/>
    <w:basedOn w:val="TableNormal"/>
    <w:uiPriority w:val="60"/>
    <w:rsid w:val="0003215C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Shading-Accent1">
    <w:name w:val="Light Shading Accent 1"/>
    <w:basedOn w:val="TableNormal"/>
    <w:uiPriority w:val="60"/>
    <w:rsid w:val="0003215C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character" w:styleId="PlaceholderText">
    <w:name w:val="Placeholder Text"/>
    <w:basedOn w:val="DefaultParagraphFont"/>
    <w:uiPriority w:val="99"/>
    <w:semiHidden/>
    <w:rsid w:val="00900679"/>
    <w:rPr>
      <w:color w:val="808080"/>
    </w:rPr>
  </w:style>
  <w:style w:type="table" w:styleId="MediumList1-Accent1">
    <w:name w:val="Medium List 1 Accent 1"/>
    <w:basedOn w:val="TableNormal"/>
    <w:uiPriority w:val="65"/>
    <w:rsid w:val="00E237BF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character" w:customStyle="1" w:styleId="ListParagraphChar">
    <w:name w:val="List Paragraph Char"/>
    <w:aliases w:val="Heading 1 Char1 Char,Body of text Char,Heading 5 Char1 Char,normal Char,skripsi Char,spasi 2 taiiii Char,UGEX'Z Char"/>
    <w:link w:val="ListParagraph"/>
    <w:uiPriority w:val="34"/>
    <w:locked/>
    <w:rsid w:val="00F76438"/>
  </w:style>
  <w:style w:type="character" w:customStyle="1" w:styleId="Heading1Char">
    <w:name w:val="Heading 1 Char"/>
    <w:basedOn w:val="DefaultParagraphFont"/>
    <w:link w:val="Heading1"/>
    <w:uiPriority w:val="9"/>
    <w:rsid w:val="003013A2"/>
    <w:rPr>
      <w:rFonts w:ascii="Times New Roman" w:eastAsiaTheme="majorEastAsia" w:hAnsi="Times New Roman" w:cstheme="majorBidi"/>
      <w:b/>
      <w:bCs/>
      <w:color w:val="000000" w:themeColor="text1"/>
      <w:sz w:val="24"/>
      <w:szCs w:val="28"/>
    </w:rPr>
  </w:style>
  <w:style w:type="paragraph" w:styleId="NoSpacing">
    <w:name w:val="No Spacing"/>
    <w:uiPriority w:val="1"/>
    <w:qFormat/>
    <w:rsid w:val="003013A2"/>
    <w:pPr>
      <w:spacing w:after="0" w:line="240" w:lineRule="auto"/>
    </w:pPr>
    <w:rPr>
      <w:rFonts w:eastAsiaTheme="minorEastAsia"/>
    </w:rPr>
  </w:style>
  <w:style w:type="table" w:styleId="ColorfulGrid-Accent2">
    <w:name w:val="Colorful Grid Accent 2"/>
    <w:basedOn w:val="TableNormal"/>
    <w:uiPriority w:val="73"/>
    <w:rsid w:val="00E15812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2DBDB" w:themeFill="accent2" w:themeFillTint="33"/>
    </w:tcPr>
    <w:tblStylePr w:type="firstRow">
      <w:rPr>
        <w:b/>
        <w:bCs/>
      </w:rPr>
      <w:tblPr/>
      <w:tcPr>
        <w:shd w:val="clear" w:color="auto" w:fill="E5B8B7" w:themeFill="accent2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E5B8B7" w:themeFill="accent2" w:themeFillTint="66"/>
      </w:tcPr>
    </w:tblStylePr>
    <w:tblStylePr w:type="firstCol">
      <w:rPr>
        <w:color w:val="FFFFFF" w:themeColor="background1"/>
      </w:rPr>
      <w:tblPr/>
      <w:tcPr>
        <w:shd w:val="clear" w:color="auto" w:fill="943634" w:themeFill="accent2" w:themeFillShade="BF"/>
      </w:tcPr>
    </w:tblStylePr>
    <w:tblStylePr w:type="lastCol">
      <w:rPr>
        <w:color w:val="FFFFFF" w:themeColor="background1"/>
      </w:rPr>
      <w:tblPr/>
      <w:tcPr>
        <w:shd w:val="clear" w:color="auto" w:fill="943634" w:themeFill="accent2" w:themeFillShade="BF"/>
      </w:tc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shd w:val="clear" w:color="auto" w:fill="DFA7A6" w:themeFill="accent2" w:themeFillTint="7F"/>
      </w:tcPr>
    </w:tblStylePr>
  </w:style>
  <w:style w:type="table" w:styleId="ColorfulList-Accent6">
    <w:name w:val="Colorful List Accent 6"/>
    <w:basedOn w:val="TableNormal"/>
    <w:uiPriority w:val="72"/>
    <w:rsid w:val="00E15812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EF4EC" w:themeFill="accent6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348DA5" w:themeFill="accent5" w:themeFillShade="CC"/>
      </w:tcPr>
    </w:tblStylePr>
    <w:tblStylePr w:type="lastRow">
      <w:rPr>
        <w:b/>
        <w:bCs/>
        <w:color w:val="348DA5" w:themeColor="accent5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styleId="ColorfulGrid-Accent5">
    <w:name w:val="Colorful Grid Accent 5"/>
    <w:basedOn w:val="TableNormal"/>
    <w:uiPriority w:val="73"/>
    <w:rsid w:val="00E15812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AEEF3" w:themeFill="accent5" w:themeFillTint="33"/>
    </w:tcPr>
    <w:tblStylePr w:type="firstRow">
      <w:rPr>
        <w:b/>
        <w:bCs/>
      </w:rPr>
      <w:tblPr/>
      <w:tcPr>
        <w:shd w:val="clear" w:color="auto" w:fill="B6DDE8" w:themeFill="accent5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6DDE8" w:themeFill="accent5" w:themeFillTint="66"/>
      </w:tcPr>
    </w:tblStylePr>
    <w:tblStylePr w:type="firstCol">
      <w:rPr>
        <w:color w:val="FFFFFF" w:themeColor="background1"/>
      </w:rPr>
      <w:tblPr/>
      <w:tcPr>
        <w:shd w:val="clear" w:color="auto" w:fill="31849B" w:themeFill="accent5" w:themeFillShade="BF"/>
      </w:tcPr>
    </w:tblStylePr>
    <w:tblStylePr w:type="lastCol">
      <w:rPr>
        <w:color w:val="FFFFFF" w:themeColor="background1"/>
      </w:rPr>
      <w:tblPr/>
      <w:tcPr>
        <w:shd w:val="clear" w:color="auto" w:fill="31849B" w:themeFill="accent5" w:themeFillShade="BF"/>
      </w:tc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shd w:val="clear" w:color="auto" w:fill="A5D5E2" w:themeFill="accent5" w:themeFillTint="7F"/>
      </w:tcPr>
    </w:tblStylePr>
  </w:style>
  <w:style w:type="table" w:styleId="ColorfulGrid-Accent4">
    <w:name w:val="Colorful Grid Accent 4"/>
    <w:basedOn w:val="TableNormal"/>
    <w:uiPriority w:val="73"/>
    <w:rsid w:val="00E15812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5DFEC" w:themeFill="accent4" w:themeFillTint="33"/>
    </w:tcPr>
    <w:tblStylePr w:type="firstRow">
      <w:rPr>
        <w:b/>
        <w:bCs/>
      </w:rPr>
      <w:tblPr/>
      <w:tcPr>
        <w:shd w:val="clear" w:color="auto" w:fill="CCC0D9" w:themeFill="accent4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CCC0D9" w:themeFill="accent4" w:themeFillTint="66"/>
      </w:tcPr>
    </w:tblStylePr>
    <w:tblStylePr w:type="firstCol">
      <w:rPr>
        <w:color w:val="FFFFFF" w:themeColor="background1"/>
      </w:rPr>
      <w:tblPr/>
      <w:tcPr>
        <w:shd w:val="clear" w:color="auto" w:fill="5F497A" w:themeFill="accent4" w:themeFillShade="BF"/>
      </w:tcPr>
    </w:tblStylePr>
    <w:tblStylePr w:type="lastCol">
      <w:rPr>
        <w:color w:val="FFFFFF" w:themeColor="background1"/>
      </w:rPr>
      <w:tblPr/>
      <w:tcPr>
        <w:shd w:val="clear" w:color="auto" w:fill="5F497A" w:themeFill="accent4" w:themeFillShade="BF"/>
      </w:tc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shd w:val="clear" w:color="auto" w:fill="BFB1D0" w:themeFill="accent4" w:themeFillTint="7F"/>
      </w:tcPr>
    </w:tblStylePr>
  </w:style>
  <w:style w:type="table" w:styleId="LightGrid-Accent6">
    <w:name w:val="Light Grid Accent 6"/>
    <w:basedOn w:val="TableNormal"/>
    <w:uiPriority w:val="62"/>
    <w:rsid w:val="00E15812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  <w:insideH w:val="single" w:sz="8" w:space="0" w:color="F79646" w:themeColor="accent6"/>
        <w:insideV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1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  <w:shd w:val="clear" w:color="auto" w:fill="FDE4D0" w:themeFill="accent6" w:themeFillTint="3F"/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  <w:shd w:val="clear" w:color="auto" w:fill="FDE4D0" w:themeFill="accent6" w:themeFillTint="3F"/>
      </w:tcPr>
    </w:tblStylePr>
    <w:tblStylePr w:type="band2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97D0E"/>
  </w:style>
  <w:style w:type="paragraph" w:styleId="Heading1">
    <w:name w:val="heading 1"/>
    <w:basedOn w:val="Normal"/>
    <w:next w:val="Normal"/>
    <w:link w:val="Heading1Char"/>
    <w:uiPriority w:val="9"/>
    <w:qFormat/>
    <w:rsid w:val="003013A2"/>
    <w:pPr>
      <w:keepNext/>
      <w:keepLines/>
      <w:spacing w:before="480" w:after="0"/>
      <w:jc w:val="both"/>
      <w:outlineLvl w:val="0"/>
    </w:pPr>
    <w:rPr>
      <w:rFonts w:ascii="Times New Roman" w:eastAsiaTheme="majorEastAsia" w:hAnsi="Times New Roman" w:cstheme="majorBidi"/>
      <w:b/>
      <w:bCs/>
      <w:color w:val="000000" w:themeColor="text1"/>
      <w:sz w:val="24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21FB4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097D0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97D0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97D0E"/>
    <w:rPr>
      <w:rFonts w:ascii="Tahoma" w:hAnsi="Tahoma" w:cs="Tahoma"/>
      <w:sz w:val="16"/>
      <w:szCs w:val="16"/>
    </w:rPr>
  </w:style>
  <w:style w:type="paragraph" w:styleId="ListParagraph">
    <w:name w:val="List Paragraph"/>
    <w:aliases w:val="Heading 1 Char1,Body of text,Heading 5 Char1,normal,skripsi,spasi 2 taiiii,UGEX'Z"/>
    <w:basedOn w:val="Normal"/>
    <w:link w:val="ListParagraphChar"/>
    <w:uiPriority w:val="34"/>
    <w:qFormat/>
    <w:rsid w:val="00097D0E"/>
    <w:pPr>
      <w:ind w:left="720"/>
      <w:contextualSpacing/>
    </w:pPr>
  </w:style>
  <w:style w:type="table" w:styleId="TableGrid">
    <w:name w:val="Table Grid"/>
    <w:basedOn w:val="TableNormal"/>
    <w:uiPriority w:val="59"/>
    <w:rsid w:val="00F1094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E201A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201A4"/>
  </w:style>
  <w:style w:type="paragraph" w:styleId="Footer">
    <w:name w:val="footer"/>
    <w:basedOn w:val="Normal"/>
    <w:link w:val="FooterChar"/>
    <w:uiPriority w:val="99"/>
    <w:unhideWhenUsed/>
    <w:rsid w:val="00E201A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201A4"/>
  </w:style>
  <w:style w:type="paragraph" w:customStyle="1" w:styleId="Default">
    <w:name w:val="Default"/>
    <w:rsid w:val="00B008E6"/>
    <w:pPr>
      <w:autoSpaceDE w:val="0"/>
      <w:autoSpaceDN w:val="0"/>
      <w:adjustRightInd w:val="0"/>
      <w:spacing w:after="0" w:line="240" w:lineRule="auto"/>
    </w:pPr>
    <w:rPr>
      <w:rFonts w:ascii="Times New Roman" w:eastAsia="SimSun" w:hAnsi="Times New Roman" w:cs="Times New Roman"/>
      <w:color w:val="000000"/>
      <w:sz w:val="24"/>
      <w:szCs w:val="24"/>
    </w:rPr>
  </w:style>
  <w:style w:type="character" w:styleId="Strong">
    <w:name w:val="Strong"/>
    <w:basedOn w:val="DefaultParagraphFont"/>
    <w:uiPriority w:val="22"/>
    <w:qFormat/>
    <w:rsid w:val="00955893"/>
    <w:rPr>
      <w:b/>
      <w:bCs/>
    </w:rPr>
  </w:style>
  <w:style w:type="character" w:styleId="Hyperlink">
    <w:name w:val="Hyperlink"/>
    <w:basedOn w:val="DefaultParagraphFont"/>
    <w:uiPriority w:val="99"/>
    <w:unhideWhenUsed/>
    <w:rsid w:val="00955893"/>
    <w:rPr>
      <w:color w:val="0000FF"/>
      <w:u w:val="single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2E53B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2E53BF"/>
    <w:rPr>
      <w:rFonts w:ascii="Courier New" w:eastAsia="Times New Roman" w:hAnsi="Courier New" w:cs="Courier New"/>
      <w:sz w:val="20"/>
      <w:szCs w:val="20"/>
    </w:rPr>
  </w:style>
  <w:style w:type="character" w:styleId="Emphasis">
    <w:name w:val="Emphasis"/>
    <w:basedOn w:val="DefaultParagraphFont"/>
    <w:uiPriority w:val="20"/>
    <w:qFormat/>
    <w:rsid w:val="00D21FB4"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9"/>
    <w:rsid w:val="00D21FB4"/>
    <w:rPr>
      <w:rFonts w:asciiTheme="majorHAnsi" w:eastAsiaTheme="majorEastAsia" w:hAnsiTheme="majorHAnsi" w:cstheme="majorBidi"/>
      <w:b/>
      <w:bCs/>
      <w:color w:val="4F81BD" w:themeColor="accent1"/>
    </w:rPr>
  </w:style>
  <w:style w:type="table" w:styleId="LightShading">
    <w:name w:val="Light Shading"/>
    <w:basedOn w:val="TableNormal"/>
    <w:uiPriority w:val="60"/>
    <w:rsid w:val="0003215C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Shading-Accent1">
    <w:name w:val="Light Shading Accent 1"/>
    <w:basedOn w:val="TableNormal"/>
    <w:uiPriority w:val="60"/>
    <w:rsid w:val="0003215C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character" w:styleId="PlaceholderText">
    <w:name w:val="Placeholder Text"/>
    <w:basedOn w:val="DefaultParagraphFont"/>
    <w:uiPriority w:val="99"/>
    <w:semiHidden/>
    <w:rsid w:val="00900679"/>
    <w:rPr>
      <w:color w:val="808080"/>
    </w:rPr>
  </w:style>
  <w:style w:type="table" w:styleId="MediumList1-Accent1">
    <w:name w:val="Medium List 1 Accent 1"/>
    <w:basedOn w:val="TableNormal"/>
    <w:uiPriority w:val="65"/>
    <w:rsid w:val="00E237BF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character" w:customStyle="1" w:styleId="ListParagraphChar">
    <w:name w:val="List Paragraph Char"/>
    <w:aliases w:val="Heading 1 Char1 Char,Body of text Char,Heading 5 Char1 Char,normal Char,skripsi Char,spasi 2 taiiii Char,UGEX'Z Char"/>
    <w:link w:val="ListParagraph"/>
    <w:uiPriority w:val="34"/>
    <w:locked/>
    <w:rsid w:val="00F76438"/>
  </w:style>
  <w:style w:type="character" w:customStyle="1" w:styleId="Heading1Char">
    <w:name w:val="Heading 1 Char"/>
    <w:basedOn w:val="DefaultParagraphFont"/>
    <w:link w:val="Heading1"/>
    <w:uiPriority w:val="9"/>
    <w:rsid w:val="003013A2"/>
    <w:rPr>
      <w:rFonts w:ascii="Times New Roman" w:eastAsiaTheme="majorEastAsia" w:hAnsi="Times New Roman" w:cstheme="majorBidi"/>
      <w:b/>
      <w:bCs/>
      <w:color w:val="000000" w:themeColor="text1"/>
      <w:sz w:val="24"/>
      <w:szCs w:val="28"/>
    </w:rPr>
  </w:style>
  <w:style w:type="paragraph" w:styleId="NoSpacing">
    <w:name w:val="No Spacing"/>
    <w:uiPriority w:val="1"/>
    <w:qFormat/>
    <w:rsid w:val="003013A2"/>
    <w:pPr>
      <w:spacing w:after="0" w:line="240" w:lineRule="auto"/>
    </w:pPr>
    <w:rPr>
      <w:rFonts w:eastAsiaTheme="minorEastAsia"/>
    </w:rPr>
  </w:style>
  <w:style w:type="table" w:styleId="ColorfulGrid-Accent2">
    <w:name w:val="Colorful Grid Accent 2"/>
    <w:basedOn w:val="TableNormal"/>
    <w:uiPriority w:val="73"/>
    <w:rsid w:val="00E15812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2DBDB" w:themeFill="accent2" w:themeFillTint="33"/>
    </w:tcPr>
    <w:tblStylePr w:type="firstRow">
      <w:rPr>
        <w:b/>
        <w:bCs/>
      </w:rPr>
      <w:tblPr/>
      <w:tcPr>
        <w:shd w:val="clear" w:color="auto" w:fill="E5B8B7" w:themeFill="accent2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E5B8B7" w:themeFill="accent2" w:themeFillTint="66"/>
      </w:tcPr>
    </w:tblStylePr>
    <w:tblStylePr w:type="firstCol">
      <w:rPr>
        <w:color w:val="FFFFFF" w:themeColor="background1"/>
      </w:rPr>
      <w:tblPr/>
      <w:tcPr>
        <w:shd w:val="clear" w:color="auto" w:fill="943634" w:themeFill="accent2" w:themeFillShade="BF"/>
      </w:tcPr>
    </w:tblStylePr>
    <w:tblStylePr w:type="lastCol">
      <w:rPr>
        <w:color w:val="FFFFFF" w:themeColor="background1"/>
      </w:rPr>
      <w:tblPr/>
      <w:tcPr>
        <w:shd w:val="clear" w:color="auto" w:fill="943634" w:themeFill="accent2" w:themeFillShade="BF"/>
      </w:tc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shd w:val="clear" w:color="auto" w:fill="DFA7A6" w:themeFill="accent2" w:themeFillTint="7F"/>
      </w:tcPr>
    </w:tblStylePr>
  </w:style>
  <w:style w:type="table" w:styleId="ColorfulList-Accent6">
    <w:name w:val="Colorful List Accent 6"/>
    <w:basedOn w:val="TableNormal"/>
    <w:uiPriority w:val="72"/>
    <w:rsid w:val="00E15812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EF4EC" w:themeFill="accent6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348DA5" w:themeFill="accent5" w:themeFillShade="CC"/>
      </w:tcPr>
    </w:tblStylePr>
    <w:tblStylePr w:type="lastRow">
      <w:rPr>
        <w:b/>
        <w:bCs/>
        <w:color w:val="348DA5" w:themeColor="accent5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styleId="ColorfulGrid-Accent5">
    <w:name w:val="Colorful Grid Accent 5"/>
    <w:basedOn w:val="TableNormal"/>
    <w:uiPriority w:val="73"/>
    <w:rsid w:val="00E15812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AEEF3" w:themeFill="accent5" w:themeFillTint="33"/>
    </w:tcPr>
    <w:tblStylePr w:type="firstRow">
      <w:rPr>
        <w:b/>
        <w:bCs/>
      </w:rPr>
      <w:tblPr/>
      <w:tcPr>
        <w:shd w:val="clear" w:color="auto" w:fill="B6DDE8" w:themeFill="accent5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6DDE8" w:themeFill="accent5" w:themeFillTint="66"/>
      </w:tcPr>
    </w:tblStylePr>
    <w:tblStylePr w:type="firstCol">
      <w:rPr>
        <w:color w:val="FFFFFF" w:themeColor="background1"/>
      </w:rPr>
      <w:tblPr/>
      <w:tcPr>
        <w:shd w:val="clear" w:color="auto" w:fill="31849B" w:themeFill="accent5" w:themeFillShade="BF"/>
      </w:tcPr>
    </w:tblStylePr>
    <w:tblStylePr w:type="lastCol">
      <w:rPr>
        <w:color w:val="FFFFFF" w:themeColor="background1"/>
      </w:rPr>
      <w:tblPr/>
      <w:tcPr>
        <w:shd w:val="clear" w:color="auto" w:fill="31849B" w:themeFill="accent5" w:themeFillShade="BF"/>
      </w:tc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shd w:val="clear" w:color="auto" w:fill="A5D5E2" w:themeFill="accent5" w:themeFillTint="7F"/>
      </w:tcPr>
    </w:tblStylePr>
  </w:style>
  <w:style w:type="table" w:styleId="ColorfulGrid-Accent4">
    <w:name w:val="Colorful Grid Accent 4"/>
    <w:basedOn w:val="TableNormal"/>
    <w:uiPriority w:val="73"/>
    <w:rsid w:val="00E15812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5DFEC" w:themeFill="accent4" w:themeFillTint="33"/>
    </w:tcPr>
    <w:tblStylePr w:type="firstRow">
      <w:rPr>
        <w:b/>
        <w:bCs/>
      </w:rPr>
      <w:tblPr/>
      <w:tcPr>
        <w:shd w:val="clear" w:color="auto" w:fill="CCC0D9" w:themeFill="accent4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CCC0D9" w:themeFill="accent4" w:themeFillTint="66"/>
      </w:tcPr>
    </w:tblStylePr>
    <w:tblStylePr w:type="firstCol">
      <w:rPr>
        <w:color w:val="FFFFFF" w:themeColor="background1"/>
      </w:rPr>
      <w:tblPr/>
      <w:tcPr>
        <w:shd w:val="clear" w:color="auto" w:fill="5F497A" w:themeFill="accent4" w:themeFillShade="BF"/>
      </w:tcPr>
    </w:tblStylePr>
    <w:tblStylePr w:type="lastCol">
      <w:rPr>
        <w:color w:val="FFFFFF" w:themeColor="background1"/>
      </w:rPr>
      <w:tblPr/>
      <w:tcPr>
        <w:shd w:val="clear" w:color="auto" w:fill="5F497A" w:themeFill="accent4" w:themeFillShade="BF"/>
      </w:tc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shd w:val="clear" w:color="auto" w:fill="BFB1D0" w:themeFill="accent4" w:themeFillTint="7F"/>
      </w:tcPr>
    </w:tblStylePr>
  </w:style>
  <w:style w:type="table" w:styleId="LightGrid-Accent6">
    <w:name w:val="Light Grid Accent 6"/>
    <w:basedOn w:val="TableNormal"/>
    <w:uiPriority w:val="62"/>
    <w:rsid w:val="00E15812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  <w:insideH w:val="single" w:sz="8" w:space="0" w:color="F79646" w:themeColor="accent6"/>
        <w:insideV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1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  <w:shd w:val="clear" w:color="auto" w:fill="FDE4D0" w:themeFill="accent6" w:themeFillTint="3F"/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  <w:shd w:val="clear" w:color="auto" w:fill="FDE4D0" w:themeFill="accent6" w:themeFillTint="3F"/>
      </w:tcPr>
    </w:tblStylePr>
    <w:tblStylePr w:type="band2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4717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15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75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108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609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120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477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344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064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4720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97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578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62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964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238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418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130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144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993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061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682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495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542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135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587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158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451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998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884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668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819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131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309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3570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474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936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623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396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435494A-CF52-43B2-B8C4-A9257ACBF3A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106</TotalTime>
  <Pages>6</Pages>
  <Words>1025</Words>
  <Characters>5846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85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Microsoft</dc:creator>
  <cp:lastModifiedBy>IT</cp:lastModifiedBy>
  <cp:revision>395</cp:revision>
  <dcterms:created xsi:type="dcterms:W3CDTF">2019-10-03T03:43:00Z</dcterms:created>
  <dcterms:modified xsi:type="dcterms:W3CDTF">2020-11-02T03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af10dfb9-2810-3284-bcbc-cb11279860a7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